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198045F" w:rsidR="00FF30DF" w:rsidRDefault="00FF30DF">
      <w:r w:rsidRPr="2452C7FA">
        <w:rPr>
          <w:b/>
          <w:bCs/>
        </w:rPr>
        <w:t xml:space="preserve">Abstract: </w:t>
      </w:r>
      <w:r w:rsidR="6C1E120F">
        <w:t>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TriMap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analysed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embeddings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70E54496" w:rsidR="2E4EBECB" w:rsidRDefault="2E4EBECB" w:rsidP="2452C7FA">
      <w:pPr>
        <w:rPr>
          <w:lang w:val="en-GB"/>
        </w:rPr>
      </w:pPr>
      <w:r w:rsidRPr="2452C7FA">
        <w:rPr>
          <w:lang w:val="en-GB"/>
        </w:rPr>
        <w:t xml:space="preserve">Extracellular recordings capture the neural activity as voltage fluctuations from multiple nearby neurons (1), producing a continuous signal. Each individual activity of a single neuron is called a spike and in the case of extracellular recordings the neuron that generated such an activity is unknown.  Spike sorting is the process of assigning each detected spike waveform (2) from an </w:t>
      </w:r>
      <w:r w:rsidRPr="2452C7FA">
        <w:rPr>
          <w:lang w:val="en-GB"/>
        </w:rPr>
        <w:lastRenderedPageBreak/>
        <w:t xml:space="preserve">extracellular recording to its source neuron, based on the assumption that each neuron produces spikes of consistent shape (3), while different neurons generate distinguishable shapes from each other (2). However, the shape of spikes can be distorted by noise, electrode drift (4) 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503EE0AF" w14:textId="7F63B667" w:rsidR="2E4EBECB" w:rsidRDefault="2E4EBECB" w:rsidP="2452C7FA">
      <w:r w:rsidRPr="2452C7FA">
        <w:rPr>
          <w:lang w:val="en-GB"/>
        </w:rPr>
        <w:t>The canonical approach to spike sorting (2) is a pipeline of four sequential steps: filtering, spike detection and clustering. Filtering is done in a band-pass manner and is applied to the raw recorded signal to isolate the 300 and 3000Hz (5) frequency band where spiking occurs. Spikes are typically detected through a simple amplitude thresholding based on the standard deviation of the signal 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77646E95" w14:textId="0F320D4A" w:rsidR="2452C7FA" w:rsidRDefault="2452C7FA" w:rsidP="2452C7FA">
      <w:pPr>
        <w:rPr>
          <w:lang w:val="en-GB"/>
        </w:rPr>
      </w:pPr>
    </w:p>
    <w:p w14:paraId="67988FC8" w14:textId="58D5B7D6" w:rsidR="2DCB544B" w:rsidRDefault="2DCB544B" w:rsidP="2452C7FA">
      <w:pPr>
        <w:spacing w:after="0"/>
      </w:pPr>
      <w:r>
        <w:t xml:space="preserve">The spike sorting pipeline has seen many forms over the years. Initially, a supervised manual approach was taken where an expert would classify spikes based on a visual interpretation of similarity in a low-dimensional space. This reduced space was generated by simple features (6,7) such as amplitude, width, and the peak-to-trough ratio. Using the peak-to-trough ratio feature was found to be useful in determining the type of neuron as narrow spikes (small peak-to-trough ratio) are representative of inhibitory neurons, while excitatory neurons have wider spikes (8). Since the 1950s, the number of recorded neurons has increased exponentially (9), rendering manual approaches unfeasible, and recent developments in recording hardware (4,10) follow this trend. Through empirical analysis, probabilistic models were created that were able to leverage the entire spike waveform (11), allowing for the processing of a low number of electrodes. Later, the high-dimensional space of the spike waveform was projected to lower-dimensional spaces by applying PCA (12) and time-frequency transforms (such as the Wavelet Transform (13)) have started being used to introduce the frequency information in the computation.  </w:t>
      </w:r>
    </w:p>
    <w:p w14:paraId="009BC799" w14:textId="613E288B" w:rsidR="2DCB544B" w:rsidRDefault="2DCB544B" w:rsidP="2452C7FA">
      <w:pPr>
        <w:spacing w:after="0"/>
      </w:pPr>
      <w:r>
        <w:t xml:space="preserve"> </w:t>
      </w: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lastRenderedPageBreak/>
        <w:t xml:space="preserve"> </w:t>
      </w:r>
    </w:p>
    <w:p w14:paraId="446D53B4" w14:textId="696FB866" w:rsidR="2DCB544B" w:rsidRDefault="2DCB544B" w:rsidP="2452C7FA">
      <w:pPr>
        <w:spacing w:after="0"/>
      </w:pPr>
      <w:r>
        <w:t xml:space="preserve">A common approach taken lately is template matching (14) 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15). 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0695D78D" w:rsidR="2DCB544B" w:rsidRDefault="2DCB544B" w:rsidP="2452C7FA">
      <w:pPr>
        <w:spacing w:after="0"/>
      </w:pPr>
      <w:r>
        <w:t xml:space="preserve">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16,17) does not exist for feature extraction algorithms (2,5) 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3FD82896" w:rsidR="56182EED" w:rsidRDefault="56182EED">
      <w:r>
        <w:t xml:space="preserve">The classical techniques for dimensionality reduction, such as PCA and MDS, are computationally efficient and perfectly able to find the structure of linear spaces (18). However, they encounter difficulties when non-linear structures are present (19). Non-linear manifold learning algorithms seek to discover a low-dimensional embedding (or a manifold) within the high-dimensional input data. These methods can preserve the intrinsic geometry (including local neighbourhood and data topology) by approximating the underlying manifold, rather than relying on global linear projections such as PCA (20,21). </w:t>
      </w:r>
    </w:p>
    <w:p w14:paraId="1324D05E" w14:textId="729F31D2" w:rsidR="56182EED" w:rsidRDefault="56182EED" w:rsidP="2452C7FA">
      <w:r>
        <w:t xml:space="preserve"> </w:t>
      </w:r>
    </w:p>
    <w:p w14:paraId="0C38BFA2" w14:textId="7D0B0EEA"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embeddings to perturbations (22) and offer separability in overlapping clusters (generated by linear techniques). Moreover, modern manifold techniques have been designed to handle large volumes of data by employing sparse neighbourhood graphs and optimisation for scalability (23,24). 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lastRenderedPageBreak/>
        <w:t xml:space="preserve">The challenges of spike sorting </w:t>
      </w:r>
    </w:p>
    <w:p w14:paraId="5D073079" w14:textId="228EDFCC" w:rsidR="41283C3C" w:rsidRDefault="41283C3C" w:rsidP="2452C7FA">
      <w:pPr>
        <w:rPr>
          <w:lang w:val="en-GB"/>
        </w:rPr>
      </w:pPr>
      <w:r w:rsidRPr="2452C7FA">
        <w:rPr>
          <w:lang w:val="en-GB"/>
        </w:rPr>
        <w:t xml:space="preserve">Spike sorting is inherently complex for several reasons. Brain recordings are inherently subject to the distortion of the spike waveforms due to the reasons specified above; these 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25,26); this variability generates clusters of disparate sizes and yields an intrinsic imbalance in the dataset. Moreover, neuronal activity takes place on a millisecond timescale, thus even relatively short brain recording sessions can produce a vast quantity of data (3). 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5). </w:t>
      </w:r>
    </w:p>
    <w:p w14:paraId="2651F71C" w14:textId="2A419F6E" w:rsidR="41283C3C" w:rsidRDefault="41283C3C" w:rsidP="2452C7FA">
      <w:r w:rsidRPr="2452C7FA">
        <w:rPr>
          <w:lang w:val="en-GB"/>
        </w:rPr>
        <w:t xml:space="preserve"> </w:t>
      </w:r>
    </w:p>
    <w:p w14:paraId="2BF15C83" w14:textId="63D4FFF6" w:rsidR="41283C3C" w:rsidRDefault="41283C3C" w:rsidP="2452C7FA">
      <w:r w:rsidRPr="2452C7FA">
        <w:rPr>
          <w:lang w:val="en-GB"/>
        </w:rPr>
        <w:t xml:space="preserve">These non-linear manifold feature extraction methods often outperform linear feature spaces (27) and may be able to simultaneously denoise waveforms, which can create dense clusters and increase the variability between the spikes of different neurons, which can create separable clusters. In this study, we therefore evaluate a suite of representative non-linear feature extractors (e.g., Isomap, LLE, Spectral Embedding, Diffusion Maps, UMAP, TriMap) in comparison with traditional feature extraction methods and other non-linear feature extraction methods, to systematically compare how each manifold embedding influences cluster separability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5F823A0A" w:rsidR="29E38713" w:rsidRDefault="29E38713" w:rsidP="2452C7FA">
      <w:pPr>
        <w:spacing w:after="0"/>
      </w:pPr>
      <w:r>
        <w:t>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categorised, such as convexity or linearity (28).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lastRenderedPageBreak/>
        <w:t>Linear feature extraction methods</w:t>
      </w:r>
    </w:p>
    <w:p w14:paraId="4A34750F" w14:textId="4C35126A" w:rsidR="0F6B7EC2" w:rsidRDefault="0F6B7EC2" w:rsidP="2452C7FA">
      <w:pPr>
        <w:spacing w:after="0"/>
      </w:pPr>
      <w:r>
        <w:t xml:space="preserve">The most common algorithm for feature extraction is Principal Component Analysis (PCA) (21), and it has been thoroughly used in spike sorting (5,20) as well. Even recently developed spike sorting pipelines employ PCA in their computations (29). PCA identifies orthogonal directions, or eigenvectors, based on maximum variance. PCA projects the original feature space into a new feature space, called principal components, based on the eigenvectors obtained through the eigendecomposition.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30,31). However, variance may not be the best approach for the separability of clusters (2,5), as the discarded low-variance features may encode more information for separability.  </w:t>
      </w:r>
    </w:p>
    <w:p w14:paraId="6D8C00AD" w14:textId="0383B0E5" w:rsidR="0F6B7EC2" w:rsidRDefault="0F6B7EC2" w:rsidP="2452C7FA">
      <w:pPr>
        <w:spacing w:after="0"/>
      </w:pPr>
      <w:r>
        <w:t xml:space="preserve"> </w:t>
      </w:r>
    </w:p>
    <w:p w14:paraId="4D9CC01A" w14:textId="407B8C7B" w:rsidR="0F6B7EC2" w:rsidRDefault="0F6B7EC2" w:rsidP="2452C7FA">
      <w:pPr>
        <w:spacing w:after="0"/>
      </w:pPr>
      <w:r>
        <w:t xml:space="preserve">Multidimensional Scaling (MDS) (32) creates low-dimensional representations that attempt to preserve the relationship between data points. Its classical version computes a distance matrix between all points to find coordinates in a lower-dimensional space that best match the original distances by minimising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29D5D5" w:rsidR="0F6B7EC2" w:rsidRDefault="0F6B7EC2" w:rsidP="2452C7FA">
      <w:pPr>
        <w:spacing w:after="0"/>
      </w:pPr>
      <w:r>
        <w:t>Independent Component Analysis (ICA) (33) was designed to separate multivariate signals into independent components. Nevertheless, it was also shown to be highly performant in the spike sorting domain (34,35). In contrast to PCA, which finds uncorrelated components, ICA seeks statistically independent sources by iteratively maximising non-Gaussianity (using measures like kurtosis or negentropy). Thus, ICA works under the assumption that the signals are linear mixtures of non-Gaussian independent signals. The ICA algorithm effectively unmixes the signals by finding an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1ED4393C" w:rsidR="32C789CC" w:rsidRDefault="32C789CC" w:rsidP="2452C7FA">
      <w:pPr>
        <w:spacing w:after="0"/>
      </w:pPr>
      <w:r>
        <w:t xml:space="preserve">Kernel PCA (KPCA) (36) is a non-linear extension of PCA through the use of the “kernel trick”. A non-linear kernel is utilised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2CA4C7E" w:rsidR="32C789CC" w:rsidRDefault="32C789CC" w:rsidP="2452C7FA">
      <w:pPr>
        <w:spacing w:after="0"/>
      </w:pPr>
      <w:r>
        <w:t xml:space="preserve">A non-metric version of Multidimensional Scaling (MDS) (32) can preserve the ordering of distances rather than the values themselves. In other words, points closer than others in the original space are also closer in the embeddings obtained. This is achieved by transforming the original space using a monotonic function and iteratively minimising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3B9A0029" w:rsidR="32C789CC" w:rsidRDefault="32C789CC" w:rsidP="2452C7FA">
      <w:pPr>
        <w:spacing w:after="0"/>
      </w:pPr>
      <w:r>
        <w:lastRenderedPageBreak/>
        <w:t xml:space="preserve">Self-Organizing Map (SOM) (37) creates a mapping between the data points and a two-dimensional grid where similar high-dimensional inputs are located nearby to each other. The grid of “neurons” is initialised in the low-dimensional space, followed by a training process where the input data is presented repeatedly to update the neuron (and the neighbourhood)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7EA0D68" w:rsidR="32C789CC" w:rsidRDefault="32C789CC" w:rsidP="2452C7FA">
      <w:pPr>
        <w:spacing w:after="0"/>
      </w:pPr>
      <w:r>
        <w:t xml:space="preserve">Autoencoders (AE) (38,39) are a type of neural network that are able to learn embeddings on the input data through an unsupervised approach. They are formed out of two sub-models, an encoder and a decoder. The encoder maps the input data to a latent embedding, while the decoder attempts to reconstruct the input data at the output. By optimising the reconstruction, the autoencoder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3D49CA8E" w:rsidR="12099730" w:rsidRDefault="12099730" w:rsidP="2452C7FA">
      <w:pPr>
        <w:spacing w:after="0"/>
      </w:pPr>
      <w:r w:rsidRPr="2452C7FA">
        <w:rPr>
          <w:color w:val="0E101A"/>
          <w:lang w:val="en-GB"/>
        </w:rPr>
        <w:t xml:space="preserve">Locally Linear Embedding (LLE) (40) 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08D29280" w:rsidR="12099730" w:rsidRDefault="12099730" w:rsidP="2452C7FA">
      <w:pPr>
        <w:spacing w:after="0"/>
      </w:pPr>
      <w:r w:rsidRPr="2452C7FA">
        <w:rPr>
          <w:color w:val="0E101A"/>
          <w:lang w:val="en-GB"/>
        </w:rPr>
        <w:t xml:space="preserve">Modified Locally Linear Embedding (MLLE) (41) 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7A420C0" w:rsidR="12099730" w:rsidRDefault="12099730" w:rsidP="2452C7FA">
      <w:pPr>
        <w:spacing w:after="0"/>
      </w:pPr>
      <w:r w:rsidRPr="2452C7FA">
        <w:rPr>
          <w:color w:val="0E101A"/>
          <w:lang w:val="en-GB"/>
        </w:rPr>
        <w:t xml:space="preserve">Hessian-based Locally Linear Embedding (HLLE) (42) 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ED00614" w:rsidR="12099730" w:rsidRDefault="12099730" w:rsidP="2452C7FA">
      <w:pPr>
        <w:spacing w:after="0"/>
      </w:pPr>
      <w:r w:rsidRPr="2452C7FA">
        <w:rPr>
          <w:color w:val="0E101A"/>
          <w:lang w:val="en-GB"/>
        </w:rPr>
        <w:t xml:space="preserve">Local Tangent Space Alignment (LTSA) (43) 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D8205F0" w:rsidR="12099730" w:rsidRDefault="12099730" w:rsidP="2452C7FA">
      <w:pPr>
        <w:spacing w:after="0"/>
      </w:pPr>
      <w:r w:rsidRPr="2452C7FA">
        <w:rPr>
          <w:color w:val="0E101A"/>
          <w:lang w:val="en-GB"/>
        </w:rPr>
        <w:t xml:space="preserve">Isometric Mapping, or Isomap (19), 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lastRenderedPageBreak/>
        <w:t xml:space="preserve"> </w:t>
      </w:r>
    </w:p>
    <w:p w14:paraId="1ACB21B4" w14:textId="02E6D061" w:rsidR="12099730" w:rsidRDefault="12099730" w:rsidP="2452C7FA">
      <w:pPr>
        <w:spacing w:after="0"/>
      </w:pPr>
      <w:r w:rsidRPr="2452C7FA">
        <w:rPr>
          <w:color w:val="0E101A"/>
          <w:lang w:val="en-GB"/>
        </w:rPr>
        <w:t xml:space="preserve">T-distributed Stochastic Neighbor Embedding (t-SNE) (44) manages to create a lower-dimensional space by mapping high-dimensional data to lower dimensions through pairwise 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Kullback-Leibler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3DFC7D20" w:rsidR="12099730" w:rsidRDefault="12099730" w:rsidP="2452C7FA">
      <w:pPr>
        <w:spacing w:after="0"/>
      </w:pPr>
      <w:r w:rsidRPr="2452C7FA">
        <w:rPr>
          <w:color w:val="0E101A"/>
          <w:lang w:val="en-GB"/>
        </w:rPr>
        <w:t xml:space="preserve">Spectral embedding (22) 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4836A7D6" w:rsidR="12099730" w:rsidRDefault="12099730" w:rsidP="2452C7FA">
      <w:pPr>
        <w:spacing w:after="0"/>
      </w:pPr>
      <w:r w:rsidRPr="2452C7FA">
        <w:rPr>
          <w:color w:val="0E101A"/>
          <w:lang w:val="en-GB"/>
        </w:rPr>
        <w:t xml:space="preserve">Diffusion Map (45) 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embeddings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7CFE1A8" w:rsidR="12099730" w:rsidRDefault="12099730" w:rsidP="2452C7FA">
      <w:pPr>
        <w:spacing w:after="0"/>
      </w:pPr>
      <w:r w:rsidRPr="2452C7FA">
        <w:rPr>
          <w:color w:val="0E101A"/>
          <w:lang w:val="en-GB"/>
        </w:rPr>
        <w:t xml:space="preserve">PHATE (46) 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44D440CB" w:rsidR="12099730" w:rsidRDefault="12099730" w:rsidP="2452C7FA">
      <w:pPr>
        <w:spacing w:after="0"/>
      </w:pPr>
      <w:r w:rsidRPr="2452C7FA">
        <w:rPr>
          <w:color w:val="0E101A"/>
          <w:lang w:val="en-GB"/>
        </w:rPr>
        <w:t xml:space="preserve">UMAP (24) maps the high-dimensional data into low-dimensional embeddings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48).  </w:t>
      </w:r>
    </w:p>
    <w:p w14:paraId="07577589" w14:textId="317DAB56" w:rsidR="12099730" w:rsidRDefault="12099730" w:rsidP="2452C7FA">
      <w:pPr>
        <w:spacing w:after="0"/>
      </w:pPr>
      <w:r w:rsidRPr="2452C7FA">
        <w:rPr>
          <w:color w:val="0E101A"/>
          <w:lang w:val="en-GB"/>
        </w:rPr>
        <w:t xml:space="preserve"> </w:t>
      </w:r>
    </w:p>
    <w:p w14:paraId="586210B5" w14:textId="078F3894" w:rsidR="12099730" w:rsidRDefault="12099730" w:rsidP="2452C7FA">
      <w:pPr>
        <w:spacing w:after="0"/>
      </w:pPr>
      <w:r w:rsidRPr="2452C7FA">
        <w:rPr>
          <w:color w:val="0E101A"/>
          <w:lang w:val="en-GB"/>
        </w:rPr>
        <w:t xml:space="preserve">TriMap (23) creates embeddings based on triplet constraints, which compare relative proximities between points. TriMap samples triplets of points </w:t>
      </w:r>
      <w:r w:rsidRPr="2452C7FA">
        <w:rPr>
          <w:i/>
          <w:iCs/>
          <w:color w:val="0E101A"/>
          <w:lang w:val="en-GB"/>
        </w:rPr>
        <w:t xml:space="preserve">(i, j, k), </w:t>
      </w:r>
      <w:r w:rsidRPr="2452C7FA">
        <w:rPr>
          <w:color w:val="0E101A"/>
          <w:lang w:val="en-GB"/>
        </w:rPr>
        <w:t xml:space="preserve">where </w:t>
      </w:r>
      <w:r w:rsidRPr="2452C7FA">
        <w:rPr>
          <w:i/>
          <w:iCs/>
          <w:color w:val="0E101A"/>
          <w:lang w:val="en-GB"/>
        </w:rPr>
        <w:t xml:space="preserve">i </w:t>
      </w:r>
      <w:r w:rsidRPr="2452C7FA">
        <w:rPr>
          <w:color w:val="0E101A"/>
          <w:lang w:val="en-GB"/>
        </w:rPr>
        <w:t xml:space="preserve">should be closer to </w:t>
      </w:r>
      <w:r w:rsidRPr="2452C7FA">
        <w:rPr>
          <w:i/>
          <w:iCs/>
          <w:color w:val="0E101A"/>
          <w:lang w:val="en-GB"/>
        </w:rPr>
        <w:t>j</w:t>
      </w:r>
      <w:r w:rsidRPr="2452C7FA">
        <w:rPr>
          <w:color w:val="0E101A"/>
          <w:lang w:val="en-GB"/>
        </w:rPr>
        <w:t xml:space="preserve"> than to </w:t>
      </w:r>
      <w:r w:rsidRPr="2452C7FA">
        <w:rPr>
          <w:i/>
          <w:iCs/>
          <w:color w:val="0E101A"/>
          <w:lang w:val="en-GB"/>
        </w:rPr>
        <w:t>k</w:t>
      </w:r>
      <w:r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TriMap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6E0D26CE" w14:textId="4A1D5F1D"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49) clustering to obtain the labels necessary for external metrics, applying it immediately after feature extraction. K-Means has long been used in clustering, with many adaptations developed over time. It was first utilised for spike sorting in 1988 (50,51) and has remained the standard method for many years. Even recent spike sorting pipelines (14,52)  either rely on or are inspired by K-Means, and in a recent comparative study of 25 clustering methods, it demonstrated its continued competitive performance by ranking third (51). </w:t>
      </w:r>
    </w:p>
    <w:p w14:paraId="0511C2F6" w14:textId="5E96F110" w:rsidR="6818ED3C" w:rsidRDefault="6818ED3C" w:rsidP="2452C7FA">
      <w:pPr>
        <w:spacing w:after="0"/>
      </w:pPr>
      <w:r w:rsidRPr="2452C7FA">
        <w:rPr>
          <w:color w:val="0E101A"/>
        </w:rPr>
        <w:t xml:space="preserve"> </w:t>
      </w:r>
    </w:p>
    <w:p w14:paraId="737939A6" w14:textId="2D9CBB1B" w:rsidR="6818ED3C" w:rsidRDefault="6818ED3C" w:rsidP="2452C7FA">
      <w:pPr>
        <w:spacing w:after="0"/>
      </w:pPr>
      <w:r w:rsidRPr="2452C7FA">
        <w:rPr>
          <w:color w:val="0E101A"/>
        </w:rPr>
        <w:t xml:space="preserve">K-Means (49) 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33562F73" w:rsidR="70291922" w:rsidRDefault="70291922" w:rsidP="2452C7FA">
      <w:pPr>
        <w:spacing w:after="0"/>
      </w:pPr>
      <w:r>
        <w:t xml:space="preserve">It is worth mentioning that, despite its application in evaluating spike sorting methods (53,54), 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55–58). 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41DE2E37" w:rsidR="70291922" w:rsidRDefault="70291922" w:rsidP="2452C7FA">
      <w:pPr>
        <w:spacing w:after="0"/>
      </w:pPr>
      <w:r>
        <w:t xml:space="preserve">Six metrics were used to evaluate the outcomes; the first three are external measures, while the latter three serve as internal measures (59). They are: Adjusted Rand Index (ARI), Adjusted Mutual Information (AMI), V-Measure (VM), Calinski-Harabasz Score (CHS), Davies-Bouldin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 therefore, they are appropriate for judging feature extraction when </w:t>
      </w:r>
      <w:r>
        <w:lastRenderedPageBreak/>
        <w:t xml:space="preserve">synthetic datasets provide true labels. Internal metrics describe cluster structure, while external metrics measure agreement with true labels. </w:t>
      </w:r>
    </w:p>
    <w:p w14:paraId="471F96F4" w14:textId="33CA8265" w:rsidR="70291922" w:rsidRDefault="70291922" w:rsidP="2452C7FA">
      <w:pPr>
        <w:spacing w:after="0"/>
      </w:pPr>
      <w:r>
        <w:t xml:space="preserve"> </w:t>
      </w:r>
    </w:p>
    <w:p w14:paraId="686C745B" w14:textId="29AA2D80" w:rsidR="70291922" w:rsidRDefault="70291922" w:rsidP="2452C7FA">
      <w:pPr>
        <w:spacing w:after="0"/>
      </w:pPr>
      <w:r>
        <w:t>Using multiple measures instead of one index helps us consider different aspects of clustering performance. Table 1 gives th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7D1D8040" w:rsidR="00851715" w:rsidRDefault="00FF44D9" w:rsidP="00FF44D9">
      <w:pPr>
        <w:spacing w:after="0"/>
      </w:pPr>
      <w:r w:rsidRPr="00C970C2">
        <w:t xml:space="preserve">ARI </w:t>
      </w:r>
      <w:r>
        <w:fldChar w:fldCharType="begin"/>
      </w:r>
      <w:r w:rsidR="00452D63">
        <w:instrText xml:space="preserve"> ADDIN ZOTERO_ITEM CSL_CITATION {"citationID":"6oLPlPxG","properties":{"formattedCitation":"(1\\uc0\\u8211{}3)","plainCitation":"(1–3)","noteIndex":0},"citationItems":[{"id":"AvxEtfLJ/zIo4u2E1","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AvxEtfLJ/WxWjVqDB","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1–3)</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452D63">
        <w:instrText xml:space="preserve"> ADDIN ZOTERO_ITEM CSL_CITATION {"citationID":"VSpnFwn5","properties":{"formattedCitation":"(4)","plainCitation":"(4)","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452D63" w:rsidRPr="00452D63">
        <w:t>(4)</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1B512491"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452D63">
        <w:instrText xml:space="preserve"> ADDIN ZOTERO_ITEM CSL_CITATION {"citationID":"czSEPJip","properties":{"formattedCitation":"(2)","plainCitation":"(2)","noteIndex":0},"citationItems":[{"id":"AvxEtfLJ/WxWjVqDB","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452D63" w:rsidRPr="00452D63">
        <w:t>(2)</w:t>
      </w:r>
      <w:r w:rsidR="00FF44D9">
        <w:fldChar w:fldCharType="end"/>
      </w:r>
      <w:r w:rsidR="00FF44D9">
        <w:t xml:space="preserve">. </w:t>
      </w:r>
    </w:p>
    <w:p w14:paraId="52F29452" w14:textId="77777777" w:rsidR="00FF44D9" w:rsidRDefault="00FF44D9" w:rsidP="00FF44D9">
      <w:pPr>
        <w:spacing w:after="0"/>
      </w:pPr>
    </w:p>
    <w:p w14:paraId="3F30ED19" w14:textId="0942FD46" w:rsidR="00FF44D9" w:rsidRPr="00C970C2" w:rsidRDefault="00FF44D9" w:rsidP="00FF44D9">
      <w:pPr>
        <w:spacing w:after="0"/>
      </w:pPr>
      <w:r w:rsidRPr="00C970C2">
        <w:t xml:space="preserve">AMI </w:t>
      </w:r>
      <w:r>
        <w:fldChar w:fldCharType="begin"/>
      </w:r>
      <w:r w:rsidR="00452D63">
        <w:instrText xml:space="preserve"> ADDIN ZOTERO_ITEM CSL_CITATION {"citationID":"LPRcpaFY","properties":{"formattedCitation":"(3,5)","plainCitation":"(3,5)","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5)</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452D63">
        <w:instrText xml:space="preserve"> ADDIN ZOTERO_ITEM CSL_CITATION {"citationID":"kM5oDL3L","properties":{"formattedCitation":"(3)","plainCitation":"(3)","noteIndex":0},"citationItems":[{"id":"AvxEtfLJ/ol8q5yBe","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w:t>
      </w:r>
      <w:r>
        <w:fldChar w:fldCharType="end"/>
      </w:r>
      <w:r>
        <w:t xml:space="preserve"> </w:t>
      </w:r>
      <w:r>
        <w:fldChar w:fldCharType="begin"/>
      </w:r>
      <w:r w:rsidR="00452D63">
        <w:instrText xml:space="preserve"> ADDIN ZOTERO_ITEM CSL_CITATION {"citationID":"FNPILbXm","properties":{"formattedCitation":"(6)","plainCitation":"(6)","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452D63" w:rsidRPr="00452D63">
        <w:t>(6)</w:t>
      </w:r>
      <w:r>
        <w:fldChar w:fldCharType="end"/>
      </w:r>
      <w:r>
        <w:t xml:space="preserve"> </w:t>
      </w:r>
      <w:r>
        <w:fldChar w:fldCharType="begin"/>
      </w:r>
      <w:r w:rsidR="00452D63">
        <w:instrText xml:space="preserve"> ADDIN ZOTERO_ITEM CSL_CITATION {"citationID":"XQoK4onf","properties":{"formattedCitation":"(7)","plainCitation":"(7)","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452D63" w:rsidRPr="00452D63">
        <w:t>(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693F99E9" w:rsidR="00C6230B" w:rsidRDefault="00C6230B" w:rsidP="00C6230B">
      <w:pPr>
        <w:spacing w:line="240" w:lineRule="auto"/>
      </w:pPr>
      <w:r>
        <w:t xml:space="preserve">Purity </w:t>
      </w:r>
      <w:r>
        <w:fldChar w:fldCharType="begin"/>
      </w:r>
      <w:r w:rsidR="00452D63">
        <w:instrText xml:space="preserve"> ADDIN ZOTERO_ITEM CSL_CITATION {"citationID":"B4gSq6oI","properties":{"formattedCitation":"(8,9)","plainCitation":"(8,9)","noteIndex":0},"citationItems":[{"id":212,"uris":["http://zotero.org/users/8619560/items/DQNZPJ8V"],"itemData":{"id":21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8,9)</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clusterings in which clusters do not respect these criteria can receive lower scores. Internal metrics were used with the ground truth labels to 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2D4DAC53" w:rsidR="005C27D4" w:rsidRDefault="45AF036D" w:rsidP="2452C7FA">
      <w:pPr>
        <w:spacing w:after="0"/>
      </w:pPr>
      <w:r>
        <w:t>DBS (68–70) 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655E14C0" w:rsidR="00FF44D9" w:rsidRDefault="00FF44D9" w:rsidP="00FF44D9">
      <w:pPr>
        <w:spacing w:after="0"/>
      </w:pPr>
      <w:r w:rsidRPr="00C970C2">
        <w:t xml:space="preserve">CHS </w:t>
      </w:r>
      <w:r>
        <w:fldChar w:fldCharType="begin"/>
      </w:r>
      <w:r w:rsidR="00452D63">
        <w:instrText xml:space="preserve"> ADDIN ZOTERO_ITEM CSL_CITATION {"citationID":"lMOn2c2J","properties":{"formattedCitation":"(9,10)","plainCitation":"(9,10)","noteIndex":0},"citationItems":[{"id":"AvxEtfLJ/ase2JvnE","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9,10)</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665961E7" w:rsidR="00AA7488" w:rsidRDefault="00FF44D9" w:rsidP="00FF44D9">
      <w:pPr>
        <w:spacing w:after="0"/>
      </w:pPr>
      <w:r w:rsidRPr="00C970C2">
        <w:t xml:space="preserve">SS </w:t>
      </w:r>
      <w:r>
        <w:fldChar w:fldCharType="begin"/>
      </w:r>
      <w:r w:rsidR="00452D63">
        <w:instrText xml:space="preserve"> ADDIN ZOTERO_ITEM CSL_CITATION {"citationID":"VuRGLp8s","properties":{"formattedCitation":"(10,11)","plainCitation":"(10,11)","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AvxEtfLJ/ase2JvnE","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452D63" w:rsidRPr="00452D63">
        <w:t>(10,11)</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464965B7" w:rsidR="00284D80" w:rsidRPr="00284D80" w:rsidRDefault="00686F53" w:rsidP="00284D80">
      <w:pPr>
        <w:pStyle w:val="Heading2"/>
      </w:pPr>
      <w:r>
        <w:rPr>
          <w:rStyle w:val="Heading2Char"/>
        </w:rPr>
        <w:t>Synthetic d</w:t>
      </w:r>
      <w:r w:rsidR="00284D80" w:rsidRPr="2452C7FA">
        <w:rPr>
          <w:rStyle w:val="Heading2Char"/>
        </w:rPr>
        <w:t>ata</w:t>
      </w:r>
      <w:r w:rsidR="00095BAC">
        <w:t xml:space="preserve"> </w:t>
      </w:r>
    </w:p>
    <w:p w14:paraId="680CAF57" w14:textId="393DDFE3" w:rsidR="0DEE628E" w:rsidRDefault="0DEE628E" w:rsidP="2452C7FA">
      <w:pPr>
        <w:spacing w:after="0"/>
      </w:pPr>
      <w:r w:rsidRPr="2452C7FA">
        <w:rPr>
          <w:color w:val="0E101A"/>
        </w:rPr>
        <w:t xml:space="preserve">Ninety-five synthetic datasets (16), referred to as simulations (by the authors), were used in the analyses presented in this work. These datasets (16) 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0874938" w:rsidR="0DEE628E" w:rsidRDefault="0DEE628E" w:rsidP="2452C7FA">
      <w:pPr>
        <w:spacing w:after="0"/>
      </w:pPr>
      <w:r w:rsidRPr="2452C7FA">
        <w:rPr>
          <w:color w:val="0E101A"/>
        </w:rPr>
        <w:t xml:space="preserve">Initially, the spike waveforms comprised 316 samples at a 96 kHz sampling frequency. However, the datasets were downsampled to 24 kHz, yielding 79 samples per spike. Each of these datasets consists of a varying number of 2 to 20 single unit clusters and a multi-unit cluster. The single-unit clusters lie within 0 and 50μm of the electrode, their amplitud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visualis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lastRenderedPageBreak/>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analysed.  </w:t>
      </w:r>
    </w:p>
    <w:p w14:paraId="241A602B" w14:textId="70B271E3" w:rsidR="2452C7FA" w:rsidRDefault="2452C7FA" w:rsidP="2452C7FA">
      <w:pPr>
        <w:tabs>
          <w:tab w:val="left" w:pos="216"/>
        </w:tabs>
        <w:spacing w:after="0"/>
      </w:pPr>
    </w:p>
    <w:p w14:paraId="0B0A05DC" w14:textId="4F14A8E6" w:rsidR="00284D80" w:rsidRPr="00C970C2" w:rsidRDefault="00702865"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3pt;height:5in;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7D28F121" w14:textId="6815AE45" w:rsidR="00F92E06" w:rsidRDefault="00F92E06" w:rsidP="00F92E06">
      <w:pPr>
        <w:pStyle w:val="Heading3"/>
      </w:pPr>
      <w:r>
        <w:rPr>
          <w:rStyle w:val="Heading3Char"/>
        </w:rPr>
        <w:t>Data p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43E08D9E"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452D63">
        <w:instrText xml:space="preserve"> ADDIN ZOTERO_ITEM CSL_CITATION {"citationID":"OLes9rht","properties":{"formattedCitation":"(12)","plainCitation":"(12)","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452D63" w:rsidRPr="00452D63">
        <w:t>(12)</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820B6F2" w:rsidR="00FF44D9" w:rsidRPr="00AA3315" w:rsidRDefault="00AC0A32" w:rsidP="00AA3315">
      <w:pPr>
        <w:pStyle w:val="Heading2"/>
      </w:pPr>
      <w:r>
        <w:rPr>
          <w:rStyle w:val="Heading2Char"/>
        </w:rPr>
        <w:lastRenderedPageBreak/>
        <w:t>Real d</w:t>
      </w:r>
      <w:r w:rsidRPr="2452C7FA">
        <w:rPr>
          <w:rStyle w:val="Heading2Char"/>
        </w:rPr>
        <w:t>ata</w:t>
      </w:r>
      <w:r>
        <w:t xml:space="preserve"> </w:t>
      </w:r>
    </w:p>
    <w:p w14:paraId="7BB8C3F4" w14:textId="191612DC" w:rsidR="00AA3315" w:rsidRDefault="00AA3315" w:rsidP="00AA3315">
      <w:pPr>
        <w:tabs>
          <w:tab w:val="left" w:pos="216"/>
        </w:tabs>
        <w:spacing w:after="0"/>
      </w:pPr>
      <w:r>
        <w:t xml:space="preserve">The spe‑1 dataset </w:t>
      </w:r>
      <w:r w:rsidR="00452D63">
        <w:fldChar w:fldCharType="begin"/>
      </w:r>
      <w:r w:rsidR="00452D63">
        <w:instrText xml:space="preserve"> ADDIN ZOTERO_ITEM CSL_CITATION {"citationID":"UVcOluvK","properties":{"formattedCitation":"(13,14)","plainCitation":"(13,14)","noteIndex":0},"citationItems":[{"id":1423,"uris":["http://zotero.org/users/8619560/items/2DX7C9DT"],"itemData":{"id":1423,"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427,"uris":["http://zotero.org/users/8619560/items/IEQHIEDX"],"itemData":{"id":1427,"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452D63">
        <w:fldChar w:fldCharType="separate"/>
      </w:r>
      <w:r w:rsidR="00452D63" w:rsidRPr="00452D63">
        <w:t>(13,14)</w:t>
      </w:r>
      <w:r w:rsidR="00452D63">
        <w:fldChar w:fldCharType="end"/>
      </w:r>
      <w:r w:rsidR="00452D63">
        <w:t xml:space="preserve"> </w:t>
      </w:r>
      <w:r>
        <w:t xml:space="preserve">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01820E7" w14:textId="77777777" w:rsidR="00AA3315" w:rsidRDefault="00AA3315" w:rsidP="00AA3315">
      <w:pPr>
        <w:tabs>
          <w:tab w:val="left" w:pos="216"/>
        </w:tabs>
        <w:spacing w:after="0"/>
      </w:pPr>
    </w:p>
    <w:p w14:paraId="3239C79C" w14:textId="7ECEEA5E" w:rsidR="00452D63" w:rsidRDefault="00E34FB7" w:rsidP="00AA3315">
      <w:pPr>
        <w:tabs>
          <w:tab w:val="left" w:pos="216"/>
        </w:tabs>
        <w:spacing w:after="0"/>
      </w:pPr>
      <w:r>
        <w:t xml:space="preserve">Two datasets were chosen from the 43 available, specifically c28 and c37. </w:t>
      </w:r>
      <w:r w:rsidR="00452D63">
        <w:t xml:space="preserve">The raw </w:t>
      </w:r>
      <w:r>
        <w:t>recordings</w:t>
      </w:r>
      <w:r w:rsidR="00452D63">
        <w:t xml:space="preserve"> were band-pass filtered in the 300-7000 Hz range and the spikes were extracted using the traditional amplitude thresholding of the standard deviation of the filtered signal multiplied by a factor of 4. </w:t>
      </w:r>
    </w:p>
    <w:p w14:paraId="1907D636" w14:textId="77777777" w:rsidR="00AA3315" w:rsidRDefault="00AA3315" w:rsidP="00AA3315">
      <w:pPr>
        <w:tabs>
          <w:tab w:val="left" w:pos="216"/>
        </w:tabs>
        <w:spacing w:after="0"/>
      </w:pP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04829AED" w:rsidR="00284D80" w:rsidRPr="00CE63CB" w:rsidRDefault="00284D80" w:rsidP="00284D80">
      <w:pPr>
        <w:pStyle w:val="Heading2"/>
        <w:rPr>
          <w:rFonts w:cs="Times New Roman"/>
        </w:rPr>
      </w:pPr>
      <w:r w:rsidRPr="2452C7FA">
        <w:rPr>
          <w:rStyle w:val="Heading2Char"/>
        </w:rPr>
        <w:t>Performance evaluation</w:t>
      </w:r>
      <w:r w:rsidR="00B43E42">
        <w:rPr>
          <w:rStyle w:val="Heading2Char"/>
        </w:rPr>
        <w:t xml:space="preserve"> of individual synthetic datasets</w:t>
      </w:r>
    </w:p>
    <w:p w14:paraId="61453B99" w14:textId="1E4DFA15" w:rsidR="59F91A0C" w:rsidRDefault="59F91A0C">
      <w:r>
        <w:t xml:space="preserve">The analysis starts with the four selected datasets (16). 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w:t>
      </w:r>
      <w:r>
        <w:lastRenderedPageBreak/>
        <w:t xml:space="preserve">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t xml:space="preserve">Another great competitor for this dataset is UMAP which obtains high scores for all the metrics, this is confirmed through visual inspection, and the clusters are consistent with the true labels and are dense. UMAP, Trimap, PHATE and t-SNE have the same tendency to split the true red cluster into two subclusters,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Isomap separates the clusters similarly to linear approaches, yet it segments the blue cluster, while Spectral embedding seems to cut off the embedding space on the multi-unit red cluster.  </w:t>
      </w:r>
    </w:p>
    <w:p w14:paraId="4CE59BF9" w14:textId="0E231E30"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p>
    <w:tbl>
      <w:tblPr>
        <w:tblStyle w:val="GridTable1Light"/>
        <w:tblW w:w="7671"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Feature extraction methods on the Sim53 dataset. Colors represent the ground truth labels such that the amount of separability offered is viewable.</w:t>
      </w:r>
    </w:p>
    <w:p w14:paraId="27AA2D31" w14:textId="758C8FE8" w:rsidR="00EA11BD" w:rsidRDefault="00EA11BD" w:rsidP="00C71B32"/>
    <w:p w14:paraId="0AB98F81" w14:textId="0B65B1D8" w:rsidR="4F1BBEE0" w:rsidRDefault="4F1BBEE0">
      <w:r>
        <w:t xml:space="preserve">Table 3 shows a similar trend to the previous dataset when analysing the performance of the feature extraction methods on Sim81, which contains 9 clusters, where Diffusion Map and UMAP have very high performance. By visual inspection in Fig 4, it can be seen that Diffusion Map creates extremely dense clusters (most embeddings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visualising the embedding spaces provided by these methods in Fig 4, it seems that most embeddings have one of the features mostly unused for discrimination (x-axis). Moreover, t-SNE, PHATE, and TriMap obtain similar results to those of UMAP, by visual inspection, exactly the same clusters (green and beige) overlap in all the embeddings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embeddings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embeddings. The AE is able to create a separable space that is similar to those obtained by the best non-linear manifold approaches, yet the clusters are slightly more dispersed.  </w:t>
      </w:r>
    </w:p>
    <w:p w14:paraId="4FACA9BE" w14:textId="7449BE8C" w:rsidR="00C30F31" w:rsidRDefault="00EA11BD" w:rsidP="00C71B32">
      <w:r>
        <w:t xml:space="preserve">Table </w:t>
      </w:r>
      <w:r w:rsidR="00AD7440">
        <w:t>3</w:t>
      </w:r>
      <w:r>
        <w:t xml:space="preserve"> – Comparison of feature extraction methods on Sim81 (containing 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Feature extraction methods on the Sim81 dataset. Colors represent the ground truth labels such that the amount of separability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embeddings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favour the more complex models, specifically PHATE, UMAP, and TriMap,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C1FFA05" w:rsidR="00EA11BD" w:rsidRDefault="00EA11BD" w:rsidP="00EA11BD">
      <w:r>
        <w:t xml:space="preserve">Table </w:t>
      </w:r>
      <w:r w:rsidR="00EF6F83">
        <w:t>4</w:t>
      </w:r>
      <w:r>
        <w:t xml:space="preserve"> – Comparison of feature extraction methods on Sim67 (containing 14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Fig 5 – Feature extraction methods on the Sim67 dataset. Colors represent the ground truth labels such that the amount of separability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embeddings space obtained by these algorithms offer almost no separable clusters as they tend to be lines or pinpoints. </w:t>
      </w:r>
    </w:p>
    <w:p w14:paraId="715C3AE2" w14:textId="11B20E62" w:rsidR="00AF1A71" w:rsidRDefault="000F37AD" w:rsidP="00C71B32">
      <w:r>
        <w:t>T</w:t>
      </w:r>
      <w:r w:rsidR="00842B04">
        <w:t>he more complex algorithms such as t-SNE, PHATE, UMAP and TriMap thrive when the complexity is increased indicated by the high scores obtained</w:t>
      </w:r>
      <w:r w:rsidR="007928DC">
        <w:t>. This is confirmed through the visual inspection shown in Fig 6, where the clusters are dense and spherically shaped.</w:t>
      </w:r>
      <w:r w:rsidR="00150B53">
        <w:t xml:space="preserve"> </w:t>
      </w:r>
      <w:r w:rsidR="00F27055">
        <w:t>Isomap</w:t>
      </w:r>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01C760B8" w:rsidR="00EA11BD" w:rsidRDefault="00EA11BD" w:rsidP="00EA11BD">
      <w:r>
        <w:t xml:space="preserve">Table </w:t>
      </w:r>
      <w:r w:rsidR="00E96507">
        <w:t>5</w:t>
      </w:r>
      <w:r>
        <w:t xml:space="preserve"> – Comparison of feature extraction methods on Sim86 (containing 1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Fig 6 – Feature extraction methods on the Sim86 dataset. Colors represent the ground truth labels such that the amount of separability offered is viewable.</w:t>
      </w:r>
    </w:p>
    <w:p w14:paraId="50CF9494" w14:textId="3695A83F" w:rsidR="00EA1A24" w:rsidRDefault="00EA1A24" w:rsidP="00C71B32"/>
    <w:p w14:paraId="4BB62D7E" w14:textId="77777777" w:rsidR="00EA1A24" w:rsidRDefault="00EA1A24" w:rsidP="00C71B32"/>
    <w:p w14:paraId="5AA6440A" w14:textId="4642BD17" w:rsidR="00CB0B2F" w:rsidRDefault="00CB0B2F" w:rsidP="00CB0B2F">
      <w:pPr>
        <w:pStyle w:val="Heading2"/>
        <w:rPr>
          <w:rStyle w:val="Heading2Char"/>
        </w:rPr>
      </w:pPr>
      <w:r w:rsidRPr="2452C7FA">
        <w:rPr>
          <w:rStyle w:val="Heading2Char"/>
        </w:rPr>
        <w:t xml:space="preserve">Performance evaluation on all </w:t>
      </w:r>
      <w:r w:rsidR="00B43E42">
        <w:rPr>
          <w:rStyle w:val="Heading2Char"/>
        </w:rPr>
        <w:t>synthetic</w:t>
      </w:r>
      <w:r w:rsidR="00B43E42" w:rsidRPr="2452C7FA">
        <w:rPr>
          <w:rStyle w:val="Heading2Char"/>
        </w:rPr>
        <w:t xml:space="preserve"> </w:t>
      </w:r>
      <w:r w:rsidRPr="2452C7FA">
        <w:rPr>
          <w:rStyle w:val="Heading2Char"/>
        </w:rPr>
        <w:t>datasets</w:t>
      </w:r>
    </w:p>
    <w:p w14:paraId="1159ADE9" w14:textId="3C7953C9"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16) allows for a comprehensive evaluation of the feature extraction methods.  </w:t>
      </w:r>
    </w:p>
    <w:p w14:paraId="359375FA" w14:textId="23284E47" w:rsidR="27BECA96" w:rsidRDefault="27BECA96" w:rsidP="2452C7FA">
      <w:r w:rsidRPr="2452C7FA">
        <w:rPr>
          <w:rFonts w:eastAsia="Palatino Linotype"/>
        </w:rPr>
        <w:t xml:space="preserve">In Table 6, using the Borda rank aggregation (74), 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TriMap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As further validation of the results obtained, a statistical analysis using t-tests with a Bonferroni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TriMap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Isomap, which is confirmed by the previous analyses made. </w:t>
      </w:r>
    </w:p>
    <w:p w14:paraId="34418C09" w14:textId="51A61361" w:rsidR="001B14AE" w:rsidRDefault="001B14AE" w:rsidP="00C71B32"/>
    <w:p w14:paraId="6B424F78" w14:textId="4D9B1334" w:rsidR="001B14AE" w:rsidRDefault="00A35BEC" w:rsidP="00C71B32">
      <w:r>
        <w:rPr>
          <w:noProof/>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P value of t-tests (with a Bonferroni correction) for each of t</w:t>
      </w:r>
      <w:r w:rsidR="008E5680">
        <w:t>he metric on all 95 simulations (** represents p &lt; 0.01, * represents 0.01&lt;p&lt;0.05, while no text represents 0.05&lt;p).</w:t>
      </w:r>
    </w:p>
    <w:p w14:paraId="01C2B864" w14:textId="77777777" w:rsidR="00B43E42" w:rsidRDefault="00B43E42" w:rsidP="00C71B32"/>
    <w:p w14:paraId="5D7D32B3" w14:textId="3E6F0615" w:rsidR="00B43E42" w:rsidRDefault="00B43E42" w:rsidP="00B43E4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3CB90420" w14:textId="7BD41EBC" w:rsidR="00403CF2" w:rsidRDefault="00580885" w:rsidP="00757EFE">
      <w:pPr>
        <w:rPr>
          <w:rFonts w:eastAsiaTheme="majorEastAsia"/>
        </w:rPr>
      </w:pPr>
      <w:r>
        <w:rPr>
          <w:rFonts w:eastAsiaTheme="majorEastAsia"/>
        </w:rPr>
        <w:t xml:space="preserve">As the real datasets contain a ground truth through the dual recording of extracellular activity and intracellular activity, in this analysis we will evaluate the ability of feature extraction algorithm to generate spaces where the known activity is separated from the rest of the activity. </w:t>
      </w:r>
      <w:r w:rsidR="007A3EF8">
        <w:rPr>
          <w:rFonts w:eastAsiaTheme="majorEastAsia"/>
        </w:rPr>
        <w:t xml:space="preserve">For this analysis, the result of K-Means clustering is not required as the internal metrics allow us to evaluate the separability based on the generated feature space and the labels of the known activity. </w:t>
      </w:r>
      <w:r w:rsidR="00403CF2">
        <w:rPr>
          <w:rFonts w:eastAsiaTheme="majorEastAsia"/>
        </w:rPr>
        <w:t>However, we will present the result of K-Means clustering for visual inspection in figures.</w:t>
      </w:r>
    </w:p>
    <w:p w14:paraId="24591167" w14:textId="4B7C4CBC" w:rsidR="00C00E8E" w:rsidRDefault="00266FB2" w:rsidP="00757EFE">
      <w:pPr>
        <w:rPr>
          <w:rFonts w:eastAsiaTheme="majorEastAsia"/>
        </w:rPr>
      </w:pPr>
      <w:r>
        <w:rPr>
          <w:rFonts w:eastAsiaTheme="majorEastAsia"/>
        </w:rPr>
        <w:t xml:space="preserve">The scores obtained in the performance analysis of  the two real datasets, c28 and c37, are presented in Table 7 and Table 8, respectively. </w:t>
      </w:r>
      <w:r w:rsidR="00C00E8E">
        <w:rPr>
          <w:rFonts w:eastAsiaTheme="majorEastAsia"/>
        </w:rPr>
        <w:t>UMAP, PHATE and TriMap continue to obtain the best results outperforming all other methods.</w:t>
      </w:r>
      <w:r w:rsidR="009613D6">
        <w:rPr>
          <w:rFonts w:eastAsiaTheme="majorEastAsia"/>
        </w:rPr>
        <w:t xml:space="preserve"> However, for both datasets MLLE obtain the best score for the SS metric. </w:t>
      </w:r>
      <w:r w:rsidR="006248C0">
        <w:rPr>
          <w:rFonts w:eastAsiaTheme="majorEastAsia"/>
        </w:rPr>
        <w:t>T</w:t>
      </w:r>
      <w:r w:rsidR="00D440CF">
        <w:rPr>
          <w:rFonts w:eastAsiaTheme="majorEastAsia"/>
        </w:rPr>
        <w:t xml:space="preserve">hrough the visual inspection offered by Figure 9 and Figure 10, it is clear to see that this happens due to the </w:t>
      </w:r>
      <w:r w:rsidR="006248C0">
        <w:rPr>
          <w:rFonts w:eastAsiaTheme="majorEastAsia"/>
        </w:rPr>
        <w:t xml:space="preserve">very dense space created which actually does not offer separation for the intracellular activity (denoted by the ‘X’ marker). Both Figure 9 and Figure 10 indicate that no method perfectly separates the intracellular activity as a single cluster as the points are spread over the whole space. However, through visual inspection, t-SNE, UMAP and TriMap are the methods that create spaces with the most conventional cluster shapes and the most separability for the intracellular activity. </w:t>
      </w:r>
      <w:r w:rsidR="00383FD9">
        <w:rPr>
          <w:rFonts w:eastAsiaTheme="majorEastAsia"/>
        </w:rPr>
        <w:t>The linear approaches do not manage to create spaces that offer separability of the data as they tend to generate a single cluster.</w:t>
      </w:r>
      <w:r w:rsidR="008D0C27">
        <w:rPr>
          <w:rFonts w:eastAsiaTheme="majorEastAsia"/>
        </w:rPr>
        <w:t xml:space="preserve"> The traditional non-linear approaches create clusters of arbitrary shapes in the generated feature space which do not offer separability. </w:t>
      </w:r>
    </w:p>
    <w:p w14:paraId="233ED9B2" w14:textId="676B1A00" w:rsidR="00C00E8E" w:rsidRDefault="00C00E8E" w:rsidP="00757EFE">
      <w:pPr>
        <w:rPr>
          <w:rFonts w:eastAsiaTheme="majorEastAsia"/>
        </w:rPr>
      </w:pPr>
      <w:r>
        <w:rPr>
          <w:rFonts w:eastAsiaTheme="majorEastAsia"/>
        </w:rPr>
        <w:t xml:space="preserve">Table </w:t>
      </w:r>
      <w:r w:rsidR="001C0B78">
        <w:rPr>
          <w:rFonts w:eastAsiaTheme="majorEastAsia"/>
        </w:rPr>
        <w:t>7</w:t>
      </w:r>
      <w:r>
        <w:rPr>
          <w:rFonts w:eastAsiaTheme="majorEastAsia"/>
        </w:rPr>
        <w:t xml:space="preserve"> – </w:t>
      </w:r>
      <w:r w:rsidR="0029535E">
        <w:rPr>
          <w:rFonts w:eastAsiaTheme="majorEastAsia"/>
        </w:rPr>
        <w:t xml:space="preserve">Performance analysis of feature extraction methods on the </w:t>
      </w:r>
      <w:r>
        <w:rPr>
          <w:rFonts w:eastAsiaTheme="majorEastAsia"/>
        </w:rPr>
        <w:t>c28</w:t>
      </w:r>
      <w:r w:rsidR="0029535E">
        <w:rPr>
          <w:rFonts w:eastAsiaTheme="majorEastAsia"/>
        </w:rPr>
        <w:t xml:space="preserve"> </w:t>
      </w:r>
      <w:r w:rsidR="00457B65">
        <w:rPr>
          <w:rFonts w:eastAsiaTheme="majorEastAsia"/>
        </w:rPr>
        <w:t xml:space="preserve">real </w:t>
      </w:r>
      <w:r w:rsidR="0029535E">
        <w:rPr>
          <w:rFonts w:eastAsiaTheme="majorEastAsia"/>
        </w:rPr>
        <w:t>dataset</w:t>
      </w:r>
      <w:r>
        <w:rPr>
          <w:rFonts w:eastAsiaTheme="majorEastAsia"/>
        </w:rPr>
        <w:t>.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1D5A3B70" w14:textId="77777777" w:rsidTr="00C00E8E">
        <w:trPr>
          <w:trHeight w:val="300"/>
        </w:trPr>
        <w:tc>
          <w:tcPr>
            <w:tcW w:w="1790" w:type="dxa"/>
            <w:noWrap/>
            <w:hideMark/>
          </w:tcPr>
          <w:p w14:paraId="4C1E09DA" w14:textId="23205E21"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Algorithm</w:t>
            </w:r>
          </w:p>
        </w:tc>
        <w:tc>
          <w:tcPr>
            <w:tcW w:w="960" w:type="dxa"/>
            <w:noWrap/>
            <w:hideMark/>
          </w:tcPr>
          <w:p w14:paraId="3410AA7F"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7E699AFB"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346B8F03"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543A1B7C" w14:textId="77777777" w:rsidTr="00C00E8E">
        <w:trPr>
          <w:trHeight w:val="300"/>
        </w:trPr>
        <w:tc>
          <w:tcPr>
            <w:tcW w:w="1790" w:type="dxa"/>
            <w:noWrap/>
            <w:hideMark/>
          </w:tcPr>
          <w:p w14:paraId="29A6E6E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3AA854F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07</w:t>
            </w:r>
          </w:p>
        </w:tc>
        <w:tc>
          <w:tcPr>
            <w:tcW w:w="1041" w:type="dxa"/>
            <w:noWrap/>
            <w:hideMark/>
          </w:tcPr>
          <w:p w14:paraId="66D0158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220.086</w:t>
            </w:r>
          </w:p>
        </w:tc>
        <w:tc>
          <w:tcPr>
            <w:tcW w:w="960" w:type="dxa"/>
            <w:noWrap/>
            <w:hideMark/>
          </w:tcPr>
          <w:p w14:paraId="57D652F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5</w:t>
            </w:r>
          </w:p>
        </w:tc>
      </w:tr>
      <w:tr w:rsidR="002841C6" w:rsidRPr="00095B75" w14:paraId="56D40EBF" w14:textId="77777777" w:rsidTr="00C00E8E">
        <w:trPr>
          <w:trHeight w:val="300"/>
        </w:trPr>
        <w:tc>
          <w:tcPr>
            <w:tcW w:w="1790" w:type="dxa"/>
            <w:noWrap/>
          </w:tcPr>
          <w:p w14:paraId="5AD9C0F0" w14:textId="11B07F94"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ECBA508" w14:textId="3C88050E"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15</w:t>
            </w:r>
          </w:p>
        </w:tc>
        <w:tc>
          <w:tcPr>
            <w:tcW w:w="1041" w:type="dxa"/>
            <w:noWrap/>
          </w:tcPr>
          <w:p w14:paraId="158708B0" w14:textId="5F4B087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3055.606</w:t>
            </w:r>
          </w:p>
        </w:tc>
        <w:tc>
          <w:tcPr>
            <w:tcW w:w="960" w:type="dxa"/>
            <w:noWrap/>
          </w:tcPr>
          <w:p w14:paraId="78650740" w14:textId="1926359C"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1.055</w:t>
            </w:r>
          </w:p>
        </w:tc>
      </w:tr>
      <w:tr w:rsidR="00C00E8E" w:rsidRPr="00095B75" w14:paraId="34D30090" w14:textId="77777777" w:rsidTr="00C00E8E">
        <w:trPr>
          <w:trHeight w:val="300"/>
        </w:trPr>
        <w:tc>
          <w:tcPr>
            <w:tcW w:w="1790" w:type="dxa"/>
            <w:noWrap/>
            <w:hideMark/>
          </w:tcPr>
          <w:p w14:paraId="543D35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26FD9F6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3</w:t>
            </w:r>
          </w:p>
        </w:tc>
        <w:tc>
          <w:tcPr>
            <w:tcW w:w="1041" w:type="dxa"/>
            <w:noWrap/>
            <w:hideMark/>
          </w:tcPr>
          <w:p w14:paraId="6ADA347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558.114</w:t>
            </w:r>
          </w:p>
        </w:tc>
        <w:tc>
          <w:tcPr>
            <w:tcW w:w="960" w:type="dxa"/>
            <w:noWrap/>
            <w:hideMark/>
          </w:tcPr>
          <w:p w14:paraId="501AF26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182</w:t>
            </w:r>
          </w:p>
        </w:tc>
      </w:tr>
      <w:tr w:rsidR="00C00E8E" w:rsidRPr="00095B75" w14:paraId="704712C3" w14:textId="77777777" w:rsidTr="00C00E8E">
        <w:trPr>
          <w:trHeight w:val="300"/>
        </w:trPr>
        <w:tc>
          <w:tcPr>
            <w:tcW w:w="1790" w:type="dxa"/>
            <w:noWrap/>
            <w:hideMark/>
          </w:tcPr>
          <w:p w14:paraId="1DC95A4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0F9FCC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281</w:t>
            </w:r>
          </w:p>
        </w:tc>
        <w:tc>
          <w:tcPr>
            <w:tcW w:w="1041" w:type="dxa"/>
            <w:noWrap/>
            <w:hideMark/>
          </w:tcPr>
          <w:p w14:paraId="3162510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9.001</w:t>
            </w:r>
          </w:p>
        </w:tc>
        <w:tc>
          <w:tcPr>
            <w:tcW w:w="960" w:type="dxa"/>
            <w:noWrap/>
            <w:hideMark/>
          </w:tcPr>
          <w:p w14:paraId="23CC50D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65</w:t>
            </w:r>
          </w:p>
        </w:tc>
      </w:tr>
      <w:tr w:rsidR="00C00E8E" w:rsidRPr="00095B75" w14:paraId="789F9ABF" w14:textId="77777777" w:rsidTr="00C00E8E">
        <w:trPr>
          <w:trHeight w:val="300"/>
        </w:trPr>
        <w:tc>
          <w:tcPr>
            <w:tcW w:w="1790" w:type="dxa"/>
            <w:noWrap/>
            <w:hideMark/>
          </w:tcPr>
          <w:p w14:paraId="71A7B2E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35D581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162</w:t>
            </w:r>
          </w:p>
        </w:tc>
        <w:tc>
          <w:tcPr>
            <w:tcW w:w="1041" w:type="dxa"/>
            <w:noWrap/>
            <w:hideMark/>
          </w:tcPr>
          <w:p w14:paraId="5ACBB98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66.955</w:t>
            </w:r>
          </w:p>
        </w:tc>
        <w:tc>
          <w:tcPr>
            <w:tcW w:w="960" w:type="dxa"/>
            <w:noWrap/>
            <w:hideMark/>
          </w:tcPr>
          <w:p w14:paraId="54987A7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67</w:t>
            </w:r>
          </w:p>
        </w:tc>
      </w:tr>
      <w:tr w:rsidR="00C00E8E" w:rsidRPr="00095B75" w14:paraId="081A4808" w14:textId="77777777" w:rsidTr="00C00E8E">
        <w:trPr>
          <w:trHeight w:val="300"/>
        </w:trPr>
        <w:tc>
          <w:tcPr>
            <w:tcW w:w="1790" w:type="dxa"/>
            <w:noWrap/>
            <w:hideMark/>
          </w:tcPr>
          <w:p w14:paraId="1E0077F7"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282B83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4</w:t>
            </w:r>
          </w:p>
        </w:tc>
        <w:tc>
          <w:tcPr>
            <w:tcW w:w="1041" w:type="dxa"/>
            <w:noWrap/>
            <w:hideMark/>
          </w:tcPr>
          <w:p w14:paraId="2873175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64.956</w:t>
            </w:r>
          </w:p>
        </w:tc>
        <w:tc>
          <w:tcPr>
            <w:tcW w:w="960" w:type="dxa"/>
            <w:noWrap/>
            <w:hideMark/>
          </w:tcPr>
          <w:p w14:paraId="62523DD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672</w:t>
            </w:r>
          </w:p>
        </w:tc>
      </w:tr>
      <w:tr w:rsidR="00C00E8E" w:rsidRPr="00095B75" w14:paraId="16EC0448" w14:textId="77777777" w:rsidTr="00C00E8E">
        <w:trPr>
          <w:trHeight w:val="300"/>
        </w:trPr>
        <w:tc>
          <w:tcPr>
            <w:tcW w:w="1790" w:type="dxa"/>
            <w:noWrap/>
            <w:hideMark/>
          </w:tcPr>
          <w:p w14:paraId="734A0AD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6F953A3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7</w:t>
            </w:r>
          </w:p>
        </w:tc>
        <w:tc>
          <w:tcPr>
            <w:tcW w:w="1041" w:type="dxa"/>
            <w:noWrap/>
            <w:hideMark/>
          </w:tcPr>
          <w:p w14:paraId="4AE68F1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89.889</w:t>
            </w:r>
          </w:p>
        </w:tc>
        <w:tc>
          <w:tcPr>
            <w:tcW w:w="960" w:type="dxa"/>
            <w:noWrap/>
            <w:hideMark/>
          </w:tcPr>
          <w:p w14:paraId="0A0C5A2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9</w:t>
            </w:r>
          </w:p>
        </w:tc>
      </w:tr>
      <w:tr w:rsidR="00C00E8E" w:rsidRPr="00095B75" w14:paraId="075C6B3E" w14:textId="77777777" w:rsidTr="00C00E8E">
        <w:trPr>
          <w:trHeight w:val="300"/>
        </w:trPr>
        <w:tc>
          <w:tcPr>
            <w:tcW w:w="1790" w:type="dxa"/>
            <w:noWrap/>
            <w:hideMark/>
          </w:tcPr>
          <w:p w14:paraId="776CFDC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C860BBB"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68</w:t>
            </w:r>
          </w:p>
        </w:tc>
        <w:tc>
          <w:tcPr>
            <w:tcW w:w="1041" w:type="dxa"/>
            <w:noWrap/>
            <w:hideMark/>
          </w:tcPr>
          <w:p w14:paraId="1D7CF6D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204.893</w:t>
            </w:r>
          </w:p>
        </w:tc>
        <w:tc>
          <w:tcPr>
            <w:tcW w:w="960" w:type="dxa"/>
            <w:noWrap/>
            <w:hideMark/>
          </w:tcPr>
          <w:p w14:paraId="5E15DA1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3</w:t>
            </w:r>
          </w:p>
        </w:tc>
      </w:tr>
      <w:tr w:rsidR="00C00E8E" w:rsidRPr="00095B75" w14:paraId="73433704" w14:textId="77777777" w:rsidTr="00C00E8E">
        <w:trPr>
          <w:trHeight w:val="300"/>
        </w:trPr>
        <w:tc>
          <w:tcPr>
            <w:tcW w:w="1790" w:type="dxa"/>
            <w:noWrap/>
            <w:hideMark/>
          </w:tcPr>
          <w:p w14:paraId="7F8AD68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059561F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47</w:t>
            </w:r>
          </w:p>
        </w:tc>
        <w:tc>
          <w:tcPr>
            <w:tcW w:w="1041" w:type="dxa"/>
            <w:noWrap/>
            <w:hideMark/>
          </w:tcPr>
          <w:p w14:paraId="4EDC140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240.248</w:t>
            </w:r>
          </w:p>
        </w:tc>
        <w:tc>
          <w:tcPr>
            <w:tcW w:w="960" w:type="dxa"/>
            <w:noWrap/>
            <w:hideMark/>
          </w:tcPr>
          <w:p w14:paraId="6BFA0FF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21</w:t>
            </w:r>
          </w:p>
        </w:tc>
      </w:tr>
      <w:tr w:rsidR="00C00E8E" w:rsidRPr="00095B75" w14:paraId="3C404DFC" w14:textId="77777777" w:rsidTr="00C00E8E">
        <w:trPr>
          <w:trHeight w:val="300"/>
        </w:trPr>
        <w:tc>
          <w:tcPr>
            <w:tcW w:w="1790" w:type="dxa"/>
            <w:noWrap/>
            <w:hideMark/>
          </w:tcPr>
          <w:p w14:paraId="74A28EF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65B20DE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68</w:t>
            </w:r>
          </w:p>
        </w:tc>
        <w:tc>
          <w:tcPr>
            <w:tcW w:w="1041" w:type="dxa"/>
            <w:noWrap/>
            <w:hideMark/>
          </w:tcPr>
          <w:p w14:paraId="7ACC3F4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975.995</w:t>
            </w:r>
          </w:p>
        </w:tc>
        <w:tc>
          <w:tcPr>
            <w:tcW w:w="960" w:type="dxa"/>
            <w:noWrap/>
            <w:hideMark/>
          </w:tcPr>
          <w:p w14:paraId="08A4FB1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93</w:t>
            </w:r>
          </w:p>
        </w:tc>
      </w:tr>
      <w:tr w:rsidR="00C00E8E" w:rsidRPr="00095B75" w14:paraId="62C4E399" w14:textId="77777777" w:rsidTr="00C00E8E">
        <w:trPr>
          <w:trHeight w:val="300"/>
        </w:trPr>
        <w:tc>
          <w:tcPr>
            <w:tcW w:w="1790" w:type="dxa"/>
            <w:noWrap/>
            <w:hideMark/>
          </w:tcPr>
          <w:p w14:paraId="09FC86B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449D166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27</w:t>
            </w:r>
          </w:p>
        </w:tc>
        <w:tc>
          <w:tcPr>
            <w:tcW w:w="1041" w:type="dxa"/>
            <w:noWrap/>
            <w:hideMark/>
          </w:tcPr>
          <w:p w14:paraId="5971433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389.943</w:t>
            </w:r>
          </w:p>
        </w:tc>
        <w:tc>
          <w:tcPr>
            <w:tcW w:w="960" w:type="dxa"/>
            <w:noWrap/>
            <w:hideMark/>
          </w:tcPr>
          <w:p w14:paraId="692C47A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65</w:t>
            </w:r>
          </w:p>
        </w:tc>
      </w:tr>
      <w:tr w:rsidR="0060696A" w:rsidRPr="00095B75" w14:paraId="64BEE1C9" w14:textId="77777777" w:rsidTr="00C00E8E">
        <w:trPr>
          <w:trHeight w:val="300"/>
        </w:trPr>
        <w:tc>
          <w:tcPr>
            <w:tcW w:w="1790" w:type="dxa"/>
            <w:noWrap/>
          </w:tcPr>
          <w:p w14:paraId="26D2C0A4" w14:textId="2C112700"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7E35082D" w14:textId="6BC2DBB7"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508</w:t>
            </w:r>
          </w:p>
        </w:tc>
        <w:tc>
          <w:tcPr>
            <w:tcW w:w="1041" w:type="dxa"/>
            <w:noWrap/>
          </w:tcPr>
          <w:p w14:paraId="538793D1" w14:textId="3134A3D5"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4.191</w:t>
            </w:r>
          </w:p>
        </w:tc>
        <w:tc>
          <w:tcPr>
            <w:tcW w:w="960" w:type="dxa"/>
            <w:noWrap/>
          </w:tcPr>
          <w:p w14:paraId="133EA14E" w14:textId="2D73E8CD"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23.006</w:t>
            </w:r>
          </w:p>
        </w:tc>
      </w:tr>
      <w:tr w:rsidR="00C00E8E" w:rsidRPr="00095B75" w14:paraId="4B187B94" w14:textId="77777777" w:rsidTr="00C00E8E">
        <w:trPr>
          <w:trHeight w:val="300"/>
        </w:trPr>
        <w:tc>
          <w:tcPr>
            <w:tcW w:w="1790" w:type="dxa"/>
            <w:noWrap/>
            <w:hideMark/>
          </w:tcPr>
          <w:p w14:paraId="365C44F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lastRenderedPageBreak/>
              <w:t>PHATE</w:t>
            </w:r>
          </w:p>
        </w:tc>
        <w:tc>
          <w:tcPr>
            <w:tcW w:w="960" w:type="dxa"/>
            <w:noWrap/>
            <w:hideMark/>
          </w:tcPr>
          <w:p w14:paraId="02E9E9FA"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66</w:t>
            </w:r>
          </w:p>
        </w:tc>
        <w:tc>
          <w:tcPr>
            <w:tcW w:w="1041" w:type="dxa"/>
            <w:noWrap/>
            <w:hideMark/>
          </w:tcPr>
          <w:p w14:paraId="62C1CBD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508.091</w:t>
            </w:r>
          </w:p>
        </w:tc>
        <w:tc>
          <w:tcPr>
            <w:tcW w:w="960" w:type="dxa"/>
            <w:noWrap/>
            <w:hideMark/>
          </w:tcPr>
          <w:p w14:paraId="3FB62E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w:t>
            </w:r>
          </w:p>
        </w:tc>
      </w:tr>
      <w:tr w:rsidR="00C00E8E" w:rsidRPr="00095B75" w14:paraId="71D4E207" w14:textId="77777777" w:rsidTr="00C00E8E">
        <w:trPr>
          <w:trHeight w:val="300"/>
        </w:trPr>
        <w:tc>
          <w:tcPr>
            <w:tcW w:w="1790" w:type="dxa"/>
            <w:noWrap/>
            <w:hideMark/>
          </w:tcPr>
          <w:p w14:paraId="0549B70F"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6AA2AC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25</w:t>
            </w:r>
          </w:p>
        </w:tc>
        <w:tc>
          <w:tcPr>
            <w:tcW w:w="1041" w:type="dxa"/>
            <w:noWrap/>
            <w:hideMark/>
          </w:tcPr>
          <w:p w14:paraId="7DB9D1D4"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9128.739</w:t>
            </w:r>
          </w:p>
        </w:tc>
        <w:tc>
          <w:tcPr>
            <w:tcW w:w="960" w:type="dxa"/>
            <w:noWrap/>
            <w:hideMark/>
          </w:tcPr>
          <w:p w14:paraId="5CB39E83"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12</w:t>
            </w:r>
          </w:p>
        </w:tc>
      </w:tr>
      <w:tr w:rsidR="00C00E8E" w:rsidRPr="00095B75" w14:paraId="7F02C363" w14:textId="77777777" w:rsidTr="00C00E8E">
        <w:trPr>
          <w:trHeight w:val="300"/>
        </w:trPr>
        <w:tc>
          <w:tcPr>
            <w:tcW w:w="1790" w:type="dxa"/>
            <w:noWrap/>
            <w:hideMark/>
          </w:tcPr>
          <w:p w14:paraId="0EF0099A"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058C27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69</w:t>
            </w:r>
          </w:p>
        </w:tc>
        <w:tc>
          <w:tcPr>
            <w:tcW w:w="1041" w:type="dxa"/>
            <w:noWrap/>
            <w:hideMark/>
          </w:tcPr>
          <w:p w14:paraId="6CD6FBE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7046.143</w:t>
            </w:r>
          </w:p>
        </w:tc>
        <w:tc>
          <w:tcPr>
            <w:tcW w:w="960" w:type="dxa"/>
            <w:noWrap/>
            <w:hideMark/>
          </w:tcPr>
          <w:p w14:paraId="0E8AD46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8</w:t>
            </w:r>
          </w:p>
        </w:tc>
      </w:tr>
    </w:tbl>
    <w:p w14:paraId="4DFBF5E5" w14:textId="77777777" w:rsidR="00403CF2" w:rsidRDefault="00403CF2" w:rsidP="00757EFE">
      <w:pPr>
        <w:rPr>
          <w:rFonts w:eastAsiaTheme="majorEastAsia"/>
        </w:rPr>
      </w:pPr>
    </w:p>
    <w:p w14:paraId="5D9BE17D" w14:textId="13F3756A" w:rsidR="005C72D8" w:rsidRDefault="005C72D8" w:rsidP="00757EFE">
      <w:pPr>
        <w:rPr>
          <w:rFonts w:eastAsiaTheme="majorEastAsia"/>
        </w:rPr>
      </w:pPr>
      <w:r>
        <w:rPr>
          <w:rFonts w:eastAsiaTheme="majorEastAsia"/>
        </w:rPr>
        <w:t xml:space="preserve">Table </w:t>
      </w:r>
      <w:r w:rsidR="001C0B78">
        <w:rPr>
          <w:rFonts w:eastAsiaTheme="majorEastAsia"/>
        </w:rPr>
        <w:t>8</w:t>
      </w:r>
      <w:r>
        <w:rPr>
          <w:rFonts w:eastAsiaTheme="majorEastAsia"/>
        </w:rPr>
        <w:t xml:space="preserve"> – </w:t>
      </w:r>
      <w:r w:rsidR="0029535E">
        <w:rPr>
          <w:rFonts w:eastAsiaTheme="majorEastAsia"/>
        </w:rPr>
        <w:t>Performance analysis of feature extraction methods on the c37</w:t>
      </w:r>
      <w:r w:rsidR="00457B65" w:rsidRPr="00457B65">
        <w:rPr>
          <w:rFonts w:eastAsiaTheme="majorEastAsia"/>
        </w:rPr>
        <w:t xml:space="preserve"> </w:t>
      </w:r>
      <w:r w:rsidR="00457B65">
        <w:rPr>
          <w:rFonts w:eastAsiaTheme="majorEastAsia"/>
        </w:rPr>
        <w:t>real</w:t>
      </w:r>
      <w:r w:rsidR="0029535E">
        <w:rPr>
          <w:rFonts w:eastAsiaTheme="majorEastAsia"/>
        </w:rPr>
        <w:t xml:space="preserve"> dataset. </w:t>
      </w:r>
      <w:r>
        <w:rPr>
          <w:rFonts w:eastAsiaTheme="majorEastAsia"/>
        </w:rPr>
        <w:t>Bold values represent the highest score</w:t>
      </w:r>
      <w:r w:rsidR="0029535E">
        <w:rPr>
          <w:rFonts w:eastAsiaTheme="majorEastAsia"/>
        </w:rPr>
        <w:t xml:space="preserve"> of each metric</w:t>
      </w:r>
      <w:r>
        <w:rPr>
          <w:rFonts w:eastAsiaTheme="majorEastAsia"/>
        </w:rPr>
        <w:t>.</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5C264860" w14:textId="77777777" w:rsidTr="00C00E8E">
        <w:trPr>
          <w:trHeight w:val="300"/>
        </w:trPr>
        <w:tc>
          <w:tcPr>
            <w:tcW w:w="1790" w:type="dxa"/>
            <w:noWrap/>
            <w:hideMark/>
          </w:tcPr>
          <w:p w14:paraId="4F2C8668" w14:textId="45EE98C3" w:rsidR="00C00E8E" w:rsidRPr="00095B75" w:rsidRDefault="00C00E8E" w:rsidP="00095B75">
            <w:pPr>
              <w:spacing w:line="240" w:lineRule="auto"/>
              <w:jc w:val="left"/>
              <w:rPr>
                <w:b/>
                <w:bCs/>
                <w:color w:val="000000"/>
                <w:sz w:val="22"/>
                <w:szCs w:val="22"/>
                <w:lang w:val="en-GB"/>
              </w:rPr>
            </w:pPr>
            <w:r w:rsidRPr="00C00E8E">
              <w:rPr>
                <w:b/>
                <w:bCs/>
                <w:color w:val="000000"/>
                <w:sz w:val="22"/>
                <w:szCs w:val="22"/>
                <w:lang w:val="en-GB"/>
              </w:rPr>
              <w:t>A</w:t>
            </w:r>
            <w:r w:rsidRPr="00095B75">
              <w:rPr>
                <w:b/>
                <w:bCs/>
                <w:color w:val="000000"/>
                <w:sz w:val="22"/>
                <w:szCs w:val="22"/>
                <w:lang w:val="en-GB"/>
              </w:rPr>
              <w:t>lgorithm</w:t>
            </w:r>
          </w:p>
        </w:tc>
        <w:tc>
          <w:tcPr>
            <w:tcW w:w="960" w:type="dxa"/>
            <w:noWrap/>
            <w:hideMark/>
          </w:tcPr>
          <w:p w14:paraId="064FF224"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440915BC"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2B93B227"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0B6B22A8" w14:textId="77777777" w:rsidTr="00C00E8E">
        <w:trPr>
          <w:trHeight w:val="300"/>
        </w:trPr>
        <w:tc>
          <w:tcPr>
            <w:tcW w:w="1790" w:type="dxa"/>
            <w:noWrap/>
            <w:hideMark/>
          </w:tcPr>
          <w:p w14:paraId="43B36C4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4B24215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7</w:t>
            </w:r>
          </w:p>
        </w:tc>
        <w:tc>
          <w:tcPr>
            <w:tcW w:w="1041" w:type="dxa"/>
            <w:noWrap/>
            <w:hideMark/>
          </w:tcPr>
          <w:p w14:paraId="4420FBF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186.969</w:t>
            </w:r>
          </w:p>
        </w:tc>
        <w:tc>
          <w:tcPr>
            <w:tcW w:w="960" w:type="dxa"/>
            <w:noWrap/>
            <w:hideMark/>
          </w:tcPr>
          <w:p w14:paraId="406F5DB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35</w:t>
            </w:r>
          </w:p>
        </w:tc>
      </w:tr>
      <w:tr w:rsidR="002841C6" w:rsidRPr="00095B75" w14:paraId="5AA1467C" w14:textId="77777777" w:rsidTr="00C00E8E">
        <w:trPr>
          <w:trHeight w:val="300"/>
        </w:trPr>
        <w:tc>
          <w:tcPr>
            <w:tcW w:w="1790" w:type="dxa"/>
            <w:noWrap/>
          </w:tcPr>
          <w:p w14:paraId="06D64E01" w14:textId="3830A8A1"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67B3D06" w14:textId="4CDBDAE5"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91</w:t>
            </w:r>
          </w:p>
        </w:tc>
        <w:tc>
          <w:tcPr>
            <w:tcW w:w="1041" w:type="dxa"/>
            <w:noWrap/>
          </w:tcPr>
          <w:p w14:paraId="20E10605" w14:textId="47776841"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2360.420</w:t>
            </w:r>
          </w:p>
        </w:tc>
        <w:tc>
          <w:tcPr>
            <w:tcW w:w="960" w:type="dxa"/>
            <w:noWrap/>
          </w:tcPr>
          <w:p w14:paraId="73B0A470" w14:textId="7E4E352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808</w:t>
            </w:r>
          </w:p>
        </w:tc>
      </w:tr>
      <w:tr w:rsidR="00C00E8E" w:rsidRPr="00095B75" w14:paraId="2338C6FA" w14:textId="77777777" w:rsidTr="00C00E8E">
        <w:trPr>
          <w:trHeight w:val="300"/>
        </w:trPr>
        <w:tc>
          <w:tcPr>
            <w:tcW w:w="1790" w:type="dxa"/>
            <w:noWrap/>
            <w:hideMark/>
          </w:tcPr>
          <w:p w14:paraId="281D2D19"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4184E0C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5</w:t>
            </w:r>
          </w:p>
        </w:tc>
        <w:tc>
          <w:tcPr>
            <w:tcW w:w="1041" w:type="dxa"/>
            <w:noWrap/>
            <w:hideMark/>
          </w:tcPr>
          <w:p w14:paraId="21B0477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84.769</w:t>
            </w:r>
          </w:p>
        </w:tc>
        <w:tc>
          <w:tcPr>
            <w:tcW w:w="960" w:type="dxa"/>
            <w:noWrap/>
            <w:hideMark/>
          </w:tcPr>
          <w:p w14:paraId="02B2DF9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92</w:t>
            </w:r>
          </w:p>
        </w:tc>
      </w:tr>
      <w:tr w:rsidR="00C00E8E" w:rsidRPr="00095B75" w14:paraId="1A90C0F5" w14:textId="77777777" w:rsidTr="00C00E8E">
        <w:trPr>
          <w:trHeight w:val="300"/>
        </w:trPr>
        <w:tc>
          <w:tcPr>
            <w:tcW w:w="1790" w:type="dxa"/>
            <w:noWrap/>
            <w:hideMark/>
          </w:tcPr>
          <w:p w14:paraId="543628D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122D3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01</w:t>
            </w:r>
          </w:p>
        </w:tc>
        <w:tc>
          <w:tcPr>
            <w:tcW w:w="1041" w:type="dxa"/>
            <w:noWrap/>
            <w:hideMark/>
          </w:tcPr>
          <w:p w14:paraId="501A4C0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58</w:t>
            </w:r>
          </w:p>
        </w:tc>
        <w:tc>
          <w:tcPr>
            <w:tcW w:w="960" w:type="dxa"/>
            <w:noWrap/>
            <w:hideMark/>
          </w:tcPr>
          <w:p w14:paraId="1BE425F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16</w:t>
            </w:r>
          </w:p>
        </w:tc>
      </w:tr>
      <w:tr w:rsidR="00C00E8E" w:rsidRPr="00095B75" w14:paraId="5EA1D059" w14:textId="77777777" w:rsidTr="00C00E8E">
        <w:trPr>
          <w:trHeight w:val="300"/>
        </w:trPr>
        <w:tc>
          <w:tcPr>
            <w:tcW w:w="1790" w:type="dxa"/>
            <w:noWrap/>
            <w:hideMark/>
          </w:tcPr>
          <w:p w14:paraId="3E473D23"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21D6F4F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6</w:t>
            </w:r>
          </w:p>
        </w:tc>
        <w:tc>
          <w:tcPr>
            <w:tcW w:w="1041" w:type="dxa"/>
            <w:noWrap/>
            <w:hideMark/>
          </w:tcPr>
          <w:p w14:paraId="4E81B0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36.348</w:t>
            </w:r>
          </w:p>
        </w:tc>
        <w:tc>
          <w:tcPr>
            <w:tcW w:w="960" w:type="dxa"/>
            <w:noWrap/>
            <w:hideMark/>
          </w:tcPr>
          <w:p w14:paraId="606004B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5</w:t>
            </w:r>
          </w:p>
        </w:tc>
      </w:tr>
      <w:tr w:rsidR="00C00E8E" w:rsidRPr="00095B75" w14:paraId="0C48C204" w14:textId="77777777" w:rsidTr="00C00E8E">
        <w:trPr>
          <w:trHeight w:val="300"/>
        </w:trPr>
        <w:tc>
          <w:tcPr>
            <w:tcW w:w="1790" w:type="dxa"/>
            <w:noWrap/>
            <w:hideMark/>
          </w:tcPr>
          <w:p w14:paraId="00C2C77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5ACE4DA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7</w:t>
            </w:r>
          </w:p>
        </w:tc>
        <w:tc>
          <w:tcPr>
            <w:tcW w:w="1041" w:type="dxa"/>
            <w:noWrap/>
            <w:hideMark/>
          </w:tcPr>
          <w:p w14:paraId="3784D0F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24</w:t>
            </w:r>
          </w:p>
        </w:tc>
        <w:tc>
          <w:tcPr>
            <w:tcW w:w="960" w:type="dxa"/>
            <w:noWrap/>
            <w:hideMark/>
          </w:tcPr>
          <w:p w14:paraId="7D504A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5</w:t>
            </w:r>
          </w:p>
        </w:tc>
      </w:tr>
      <w:tr w:rsidR="00C00E8E" w:rsidRPr="00095B75" w14:paraId="28129852" w14:textId="77777777" w:rsidTr="00C00E8E">
        <w:trPr>
          <w:trHeight w:val="300"/>
        </w:trPr>
        <w:tc>
          <w:tcPr>
            <w:tcW w:w="1790" w:type="dxa"/>
            <w:noWrap/>
            <w:hideMark/>
          </w:tcPr>
          <w:p w14:paraId="5E47CF52"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0515B25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79</w:t>
            </w:r>
          </w:p>
        </w:tc>
        <w:tc>
          <w:tcPr>
            <w:tcW w:w="1041" w:type="dxa"/>
            <w:noWrap/>
            <w:hideMark/>
          </w:tcPr>
          <w:p w14:paraId="2C672C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67.493</w:t>
            </w:r>
          </w:p>
        </w:tc>
        <w:tc>
          <w:tcPr>
            <w:tcW w:w="960" w:type="dxa"/>
            <w:noWrap/>
            <w:hideMark/>
          </w:tcPr>
          <w:p w14:paraId="0D30E6C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07</w:t>
            </w:r>
          </w:p>
        </w:tc>
      </w:tr>
      <w:tr w:rsidR="00C00E8E" w:rsidRPr="00095B75" w14:paraId="0750E17F" w14:textId="77777777" w:rsidTr="00C00E8E">
        <w:trPr>
          <w:trHeight w:val="300"/>
        </w:trPr>
        <w:tc>
          <w:tcPr>
            <w:tcW w:w="1790" w:type="dxa"/>
            <w:noWrap/>
            <w:hideMark/>
          </w:tcPr>
          <w:p w14:paraId="6C6A397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8B417A8"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741</w:t>
            </w:r>
          </w:p>
        </w:tc>
        <w:tc>
          <w:tcPr>
            <w:tcW w:w="1041" w:type="dxa"/>
            <w:noWrap/>
            <w:hideMark/>
          </w:tcPr>
          <w:p w14:paraId="0FFC782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14.077</w:t>
            </w:r>
          </w:p>
        </w:tc>
        <w:tc>
          <w:tcPr>
            <w:tcW w:w="960" w:type="dxa"/>
            <w:noWrap/>
            <w:hideMark/>
          </w:tcPr>
          <w:p w14:paraId="6399334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2</w:t>
            </w:r>
          </w:p>
        </w:tc>
      </w:tr>
      <w:tr w:rsidR="00C00E8E" w:rsidRPr="00095B75" w14:paraId="02A93680" w14:textId="77777777" w:rsidTr="00C00E8E">
        <w:trPr>
          <w:trHeight w:val="300"/>
        </w:trPr>
        <w:tc>
          <w:tcPr>
            <w:tcW w:w="1790" w:type="dxa"/>
            <w:noWrap/>
            <w:hideMark/>
          </w:tcPr>
          <w:p w14:paraId="44E7692D"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somap</w:t>
            </w:r>
          </w:p>
        </w:tc>
        <w:tc>
          <w:tcPr>
            <w:tcW w:w="960" w:type="dxa"/>
            <w:noWrap/>
            <w:hideMark/>
          </w:tcPr>
          <w:p w14:paraId="478A83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11</w:t>
            </w:r>
          </w:p>
        </w:tc>
        <w:tc>
          <w:tcPr>
            <w:tcW w:w="1041" w:type="dxa"/>
            <w:noWrap/>
            <w:hideMark/>
          </w:tcPr>
          <w:p w14:paraId="27EC7D8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670.308</w:t>
            </w:r>
          </w:p>
        </w:tc>
        <w:tc>
          <w:tcPr>
            <w:tcW w:w="960" w:type="dxa"/>
            <w:noWrap/>
            <w:hideMark/>
          </w:tcPr>
          <w:p w14:paraId="36980FF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2</w:t>
            </w:r>
          </w:p>
        </w:tc>
      </w:tr>
      <w:tr w:rsidR="00C00E8E" w:rsidRPr="00095B75" w14:paraId="53D10C57" w14:textId="77777777" w:rsidTr="00C00E8E">
        <w:trPr>
          <w:trHeight w:val="300"/>
        </w:trPr>
        <w:tc>
          <w:tcPr>
            <w:tcW w:w="1790" w:type="dxa"/>
            <w:noWrap/>
            <w:hideMark/>
          </w:tcPr>
          <w:p w14:paraId="309C6FB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53F3AD1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5</w:t>
            </w:r>
          </w:p>
        </w:tc>
        <w:tc>
          <w:tcPr>
            <w:tcW w:w="1041" w:type="dxa"/>
            <w:noWrap/>
            <w:hideMark/>
          </w:tcPr>
          <w:p w14:paraId="4644C8D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253.805</w:t>
            </w:r>
          </w:p>
        </w:tc>
        <w:tc>
          <w:tcPr>
            <w:tcW w:w="960" w:type="dxa"/>
            <w:noWrap/>
            <w:hideMark/>
          </w:tcPr>
          <w:p w14:paraId="57D9A66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5</w:t>
            </w:r>
          </w:p>
        </w:tc>
      </w:tr>
      <w:tr w:rsidR="00C00E8E" w:rsidRPr="00095B75" w14:paraId="1FA457E9" w14:textId="77777777" w:rsidTr="00C00E8E">
        <w:trPr>
          <w:trHeight w:val="300"/>
        </w:trPr>
        <w:tc>
          <w:tcPr>
            <w:tcW w:w="1790" w:type="dxa"/>
            <w:noWrap/>
            <w:hideMark/>
          </w:tcPr>
          <w:p w14:paraId="15D3406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1DBCE89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2</w:t>
            </w:r>
          </w:p>
        </w:tc>
        <w:tc>
          <w:tcPr>
            <w:tcW w:w="1041" w:type="dxa"/>
            <w:noWrap/>
            <w:hideMark/>
          </w:tcPr>
          <w:p w14:paraId="7332CF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124.513</w:t>
            </w:r>
          </w:p>
        </w:tc>
        <w:tc>
          <w:tcPr>
            <w:tcW w:w="960" w:type="dxa"/>
            <w:noWrap/>
            <w:hideMark/>
          </w:tcPr>
          <w:p w14:paraId="7F489C6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99</w:t>
            </w:r>
          </w:p>
        </w:tc>
      </w:tr>
      <w:tr w:rsidR="0060696A" w:rsidRPr="00095B75" w14:paraId="768C16C4" w14:textId="77777777" w:rsidTr="00C00E8E">
        <w:trPr>
          <w:trHeight w:val="300"/>
        </w:trPr>
        <w:tc>
          <w:tcPr>
            <w:tcW w:w="1790" w:type="dxa"/>
            <w:noWrap/>
          </w:tcPr>
          <w:p w14:paraId="0BBC0E07" w14:textId="77525ED3"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4872E993" w14:textId="60CC2D5A" w:rsidR="0060696A" w:rsidRPr="00095B75" w:rsidRDefault="00167DA8" w:rsidP="00095B75">
            <w:pPr>
              <w:spacing w:line="240" w:lineRule="auto"/>
              <w:jc w:val="right"/>
              <w:rPr>
                <w:color w:val="000000"/>
                <w:sz w:val="22"/>
                <w:szCs w:val="22"/>
                <w:lang w:val="en-GB"/>
              </w:rPr>
            </w:pPr>
            <w:r>
              <w:rPr>
                <w:color w:val="000000"/>
                <w:sz w:val="22"/>
                <w:szCs w:val="22"/>
                <w:lang w:val="en-GB"/>
              </w:rPr>
              <w:t>0.500</w:t>
            </w:r>
          </w:p>
        </w:tc>
        <w:tc>
          <w:tcPr>
            <w:tcW w:w="1041" w:type="dxa"/>
            <w:noWrap/>
          </w:tcPr>
          <w:p w14:paraId="7B778DBB" w14:textId="7850EF58"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944</w:t>
            </w:r>
          </w:p>
        </w:tc>
        <w:tc>
          <w:tcPr>
            <w:tcW w:w="960" w:type="dxa"/>
            <w:noWrap/>
          </w:tcPr>
          <w:p w14:paraId="34853D44" w14:textId="287188AA" w:rsidR="0060696A" w:rsidRPr="00095B75" w:rsidRDefault="00167DA8" w:rsidP="00167DA8">
            <w:pPr>
              <w:spacing w:line="240" w:lineRule="auto"/>
              <w:jc w:val="right"/>
              <w:rPr>
                <w:color w:val="000000"/>
                <w:sz w:val="22"/>
                <w:szCs w:val="22"/>
                <w:lang w:val="en-GB"/>
              </w:rPr>
            </w:pPr>
            <w:r w:rsidRPr="00167DA8">
              <w:rPr>
                <w:color w:val="000000"/>
                <w:sz w:val="22"/>
                <w:szCs w:val="22"/>
                <w:lang w:val="en-GB"/>
              </w:rPr>
              <w:t>15.92</w:t>
            </w:r>
            <w:r>
              <w:rPr>
                <w:color w:val="000000"/>
                <w:sz w:val="22"/>
                <w:szCs w:val="22"/>
                <w:lang w:val="en-GB"/>
              </w:rPr>
              <w:t>9</w:t>
            </w:r>
          </w:p>
        </w:tc>
      </w:tr>
      <w:tr w:rsidR="00C00E8E" w:rsidRPr="00095B75" w14:paraId="3C58E0AD" w14:textId="77777777" w:rsidTr="00C00E8E">
        <w:trPr>
          <w:trHeight w:val="300"/>
        </w:trPr>
        <w:tc>
          <w:tcPr>
            <w:tcW w:w="1790" w:type="dxa"/>
            <w:noWrap/>
            <w:hideMark/>
          </w:tcPr>
          <w:p w14:paraId="7ECD464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3E5C4EE2"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95</w:t>
            </w:r>
          </w:p>
        </w:tc>
        <w:tc>
          <w:tcPr>
            <w:tcW w:w="1041" w:type="dxa"/>
            <w:noWrap/>
            <w:hideMark/>
          </w:tcPr>
          <w:p w14:paraId="764AFA75"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6925.787</w:t>
            </w:r>
          </w:p>
        </w:tc>
        <w:tc>
          <w:tcPr>
            <w:tcW w:w="960" w:type="dxa"/>
            <w:noWrap/>
            <w:hideMark/>
          </w:tcPr>
          <w:p w14:paraId="357749D9"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65</w:t>
            </w:r>
          </w:p>
        </w:tc>
      </w:tr>
      <w:tr w:rsidR="00C00E8E" w:rsidRPr="00095B75" w14:paraId="0E532BB0" w14:textId="77777777" w:rsidTr="00C00E8E">
        <w:trPr>
          <w:trHeight w:val="300"/>
        </w:trPr>
        <w:tc>
          <w:tcPr>
            <w:tcW w:w="1790" w:type="dxa"/>
            <w:noWrap/>
            <w:hideMark/>
          </w:tcPr>
          <w:p w14:paraId="38B0145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1DC696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8</w:t>
            </w:r>
          </w:p>
        </w:tc>
        <w:tc>
          <w:tcPr>
            <w:tcW w:w="1041" w:type="dxa"/>
            <w:noWrap/>
            <w:hideMark/>
          </w:tcPr>
          <w:p w14:paraId="669AFD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3.85</w:t>
            </w:r>
          </w:p>
        </w:tc>
        <w:tc>
          <w:tcPr>
            <w:tcW w:w="960" w:type="dxa"/>
            <w:noWrap/>
            <w:hideMark/>
          </w:tcPr>
          <w:p w14:paraId="6309E99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5</w:t>
            </w:r>
          </w:p>
        </w:tc>
      </w:tr>
      <w:tr w:rsidR="00C00E8E" w:rsidRPr="00095B75" w14:paraId="60018305" w14:textId="77777777" w:rsidTr="00C00E8E">
        <w:trPr>
          <w:trHeight w:val="300"/>
        </w:trPr>
        <w:tc>
          <w:tcPr>
            <w:tcW w:w="1790" w:type="dxa"/>
            <w:noWrap/>
            <w:hideMark/>
          </w:tcPr>
          <w:p w14:paraId="27BFAC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rimap</w:t>
            </w:r>
          </w:p>
        </w:tc>
        <w:tc>
          <w:tcPr>
            <w:tcW w:w="960" w:type="dxa"/>
            <w:noWrap/>
            <w:hideMark/>
          </w:tcPr>
          <w:p w14:paraId="287CD5D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w:t>
            </w:r>
          </w:p>
        </w:tc>
        <w:tc>
          <w:tcPr>
            <w:tcW w:w="1041" w:type="dxa"/>
            <w:noWrap/>
            <w:hideMark/>
          </w:tcPr>
          <w:p w14:paraId="5823D95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480.079</w:t>
            </w:r>
          </w:p>
        </w:tc>
        <w:tc>
          <w:tcPr>
            <w:tcW w:w="960" w:type="dxa"/>
            <w:noWrap/>
            <w:hideMark/>
          </w:tcPr>
          <w:p w14:paraId="7255C8B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w:t>
            </w:r>
          </w:p>
        </w:tc>
      </w:tr>
    </w:tbl>
    <w:p w14:paraId="0EC1005E" w14:textId="77777777" w:rsidR="00095B75" w:rsidRDefault="00095B75" w:rsidP="00757EFE">
      <w:pPr>
        <w:rPr>
          <w:rFonts w:eastAsiaTheme="majorEastAsia"/>
        </w:rPr>
      </w:pPr>
    </w:p>
    <w:p w14:paraId="26434FCE" w14:textId="51E866BD" w:rsidR="00004355" w:rsidRDefault="00266FB2" w:rsidP="00757EFE">
      <w:pPr>
        <w:rPr>
          <w:rFonts w:eastAsiaTheme="majorEastAsia"/>
        </w:rPr>
      </w:pPr>
      <w:r w:rsidRPr="00266FB2">
        <w:rPr>
          <w:rFonts w:eastAsiaTheme="majorEastAsia"/>
          <w:noProof/>
        </w:rPr>
        <w:lastRenderedPageBreak/>
        <w:drawing>
          <wp:inline distT="0" distB="0" distL="0" distR="0" wp14:anchorId="5BBA2F1C" wp14:editId="40B8A745">
            <wp:extent cx="5943600" cy="7473950"/>
            <wp:effectExtent l="0" t="0" r="0" b="0"/>
            <wp:docPr id="168470275" name="Picture 1" descr="A collage of multiple colore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0275" name="Picture 1" descr="A collage of multiple colored graphs&#10;&#10;AI-generated content may be incorrect."/>
                    <pic:cNvPicPr/>
                  </pic:nvPicPr>
                  <pic:blipFill>
                    <a:blip r:embed="rId14"/>
                    <a:stretch>
                      <a:fillRect/>
                    </a:stretch>
                  </pic:blipFill>
                  <pic:spPr>
                    <a:xfrm>
                      <a:off x="0" y="0"/>
                      <a:ext cx="5943600" cy="7473950"/>
                    </a:xfrm>
                    <a:prstGeom prst="rect">
                      <a:avLst/>
                    </a:prstGeom>
                  </pic:spPr>
                </pic:pic>
              </a:graphicData>
            </a:graphic>
          </wp:inline>
        </w:drawing>
      </w:r>
    </w:p>
    <w:p w14:paraId="5EEC5BC0" w14:textId="38A72C55" w:rsidR="0029535E" w:rsidRDefault="0029535E" w:rsidP="00757EFE">
      <w:pPr>
        <w:rPr>
          <w:rFonts w:eastAsiaTheme="majorEastAsia"/>
        </w:rPr>
      </w:pPr>
      <w:r>
        <w:rPr>
          <w:rFonts w:eastAsiaTheme="majorEastAsia"/>
        </w:rPr>
        <w:t xml:space="preserve">Figure 9 – </w:t>
      </w:r>
      <w:r w:rsidR="00457B65">
        <w:t xml:space="preserve">Feature extraction methods on the c28 real dataset. Colors represent the clustering labels and the ‘X’ maker represent the intracellular activity such that the amount of separability offered is </w:t>
      </w:r>
      <w:r w:rsidR="00BF18D4">
        <w:t>easily observable</w:t>
      </w:r>
      <w:r w:rsidR="00457B65">
        <w:t>.</w:t>
      </w:r>
    </w:p>
    <w:p w14:paraId="1F475EFC" w14:textId="6648AAFE" w:rsidR="0029535E" w:rsidRDefault="00266FB2" w:rsidP="00757EFE">
      <w:pPr>
        <w:rPr>
          <w:rFonts w:eastAsiaTheme="majorEastAsia"/>
        </w:rPr>
      </w:pPr>
      <w:r w:rsidRPr="00266FB2">
        <w:rPr>
          <w:rFonts w:eastAsiaTheme="majorEastAsia"/>
          <w:noProof/>
        </w:rPr>
        <w:lastRenderedPageBreak/>
        <w:drawing>
          <wp:inline distT="0" distB="0" distL="0" distR="0" wp14:anchorId="0CD4C7D7" wp14:editId="237E203B">
            <wp:extent cx="5943600" cy="7473950"/>
            <wp:effectExtent l="0" t="0" r="0" b="0"/>
            <wp:docPr id="877697305" name="Picture 1" descr="A collage of multiple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97305" name="Picture 1" descr="A collage of multiple colored dots&#10;&#10;AI-generated content may be incorrect."/>
                    <pic:cNvPicPr/>
                  </pic:nvPicPr>
                  <pic:blipFill>
                    <a:blip r:embed="rId15"/>
                    <a:stretch>
                      <a:fillRect/>
                    </a:stretch>
                  </pic:blipFill>
                  <pic:spPr>
                    <a:xfrm>
                      <a:off x="0" y="0"/>
                      <a:ext cx="5943600" cy="7473950"/>
                    </a:xfrm>
                    <a:prstGeom prst="rect">
                      <a:avLst/>
                    </a:prstGeom>
                  </pic:spPr>
                </pic:pic>
              </a:graphicData>
            </a:graphic>
          </wp:inline>
        </w:drawing>
      </w:r>
    </w:p>
    <w:p w14:paraId="4F7325E7" w14:textId="005C9BDD" w:rsidR="002C025B" w:rsidRPr="00266FB2" w:rsidRDefault="0029535E" w:rsidP="00C71B32">
      <w:pPr>
        <w:rPr>
          <w:rFonts w:eastAsiaTheme="majorEastAsia"/>
        </w:rPr>
      </w:pPr>
      <w:r>
        <w:rPr>
          <w:rFonts w:eastAsiaTheme="majorEastAsia"/>
        </w:rPr>
        <w:t xml:space="preserve">Figure 10 – </w:t>
      </w:r>
      <w:r w:rsidR="00B63001">
        <w:t>Feature extraction methods on the 37 real dataset. Colors represent the clustering labels and the ‘X’ maker represent the intracellular activity such that the amount of separability offered is easily observable.</w:t>
      </w:r>
    </w:p>
    <w:p w14:paraId="18985FFA" w14:textId="1CF30499" w:rsidR="00FF30DF" w:rsidRDefault="000A1725" w:rsidP="00FF30DF">
      <w:pPr>
        <w:pStyle w:val="Heading1"/>
      </w:pPr>
      <w:r>
        <w:lastRenderedPageBreak/>
        <w:t>Conclusions</w:t>
      </w:r>
    </w:p>
    <w:p w14:paraId="4BE70814" w14:textId="0233BBAA" w:rsidR="2FE44980" w:rsidRDefault="2FE44980">
      <w:r>
        <w:t xml:space="preserve">Our extensive analyses made on a diverse array of feature extraction algorithms on a large number of </w:t>
      </w:r>
      <w:r w:rsidR="00702865">
        <w:t xml:space="preserve">synthetic </w:t>
      </w:r>
      <w:r w:rsidR="00702865">
        <w:t xml:space="preserve">(95) </w:t>
      </w:r>
      <w:r>
        <w:t>datasets</w:t>
      </w:r>
      <w:r w:rsidR="00702865">
        <w:t xml:space="preserve"> and real datasets</w:t>
      </w:r>
      <w:r>
        <w:t xml:space="preserve"> from the perspective of 6 different performance evaluation metrics indicate that the non-linear manifold feature extraction approaches clearly outperform linear and non-linear approaches. Specifically, UMAP, TriMap,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the statistical validation</w:t>
      </w:r>
      <w:r w:rsidR="00DE4C37">
        <w:t xml:space="preserve"> and the performance evaluation on real datasets</w:t>
      </w:r>
      <w:r>
        <w:t xml:space="preserve">. While other non-linear manifold approaches, such as Spectral embedding, Isomap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Isomap offering separability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Evidently, other clustering algorithms may be used and may even obtain better results. However, we have chosen to analyse feature extraction algorithms and the separability of the embedding spaces that they offer. As such, a clustering algorithm such as K-Means, which separates any spaces in a linear manner, is a perfect candidate to explore the separability of any feature extraction method. Moreover, as K-Means is one of the fastest algorithms and is commonly used in spike sorting, including some of the more recently developed spike sorters (14,75). Nevertheless, an analysis incorporating other clustering methods may be a future research direction.</w:t>
      </w:r>
    </w:p>
    <w:p w14:paraId="72E2F1F5" w14:textId="20B12CDB" w:rsidR="000F5AF6" w:rsidRDefault="000F5AF6" w:rsidP="000F5AF6">
      <w:pPr>
        <w:pStyle w:val="Heading1"/>
      </w:pPr>
      <w:r>
        <w:t>Bibliography</w:t>
      </w:r>
    </w:p>
    <w:p w14:paraId="1A9F43C6" w14:textId="77777777" w:rsidR="00452D63" w:rsidRDefault="000F5AF6" w:rsidP="00452D63">
      <w:pPr>
        <w:pStyle w:val="Bibliography"/>
      </w:pPr>
      <w:r>
        <w:fldChar w:fldCharType="begin"/>
      </w:r>
      <w:r w:rsidR="00E94CE1">
        <w:instrText xml:space="preserve"> ADDIN ZOTERO_BIBL {"uncited":[],"omitted":[],"custom":[]} CSL_BIBLIOGRAPHY </w:instrText>
      </w:r>
      <w:r>
        <w:fldChar w:fldCharType="separate"/>
      </w:r>
      <w:r w:rsidR="00452D63">
        <w:t>1.</w:t>
      </w:r>
      <w:r w:rsidR="00452D63">
        <w:tab/>
        <w:t xml:space="preserve">Steinley D. Properties of the Hubert-Arable Adjusted Rand Index. Psychol Methods. 2004;9(3):386–96. </w:t>
      </w:r>
    </w:p>
    <w:p w14:paraId="6AF7CCBB" w14:textId="77777777" w:rsidR="00452D63" w:rsidRDefault="00452D63" w:rsidP="00452D63">
      <w:pPr>
        <w:pStyle w:val="Bibliography"/>
      </w:pPr>
      <w:r>
        <w:lastRenderedPageBreak/>
        <w:t>2.</w:t>
      </w:r>
      <w:r>
        <w:tab/>
        <w:t xml:space="preserve">Hubert L, Arabie P. Comparing partitions. J Classif. 1985 Dec 1;2(1):193–218. </w:t>
      </w:r>
    </w:p>
    <w:p w14:paraId="3F761EEA" w14:textId="77777777" w:rsidR="00452D63" w:rsidRDefault="00452D63" w:rsidP="00452D63">
      <w:pPr>
        <w:pStyle w:val="Bibliography"/>
      </w:pPr>
      <w:r>
        <w:t>3.</w:t>
      </w:r>
      <w:r>
        <w:tab/>
        <w:t xml:space="preserve">Vinh NX, Epps J, Bailey J. Information Theoretic Measures for Clusterings Comparison: Variants, Properties, Normalization and Correction for Chance. :18. </w:t>
      </w:r>
    </w:p>
    <w:p w14:paraId="318CCFF3" w14:textId="77777777" w:rsidR="00452D63" w:rsidRDefault="00452D63" w:rsidP="00452D63">
      <w:pPr>
        <w:pStyle w:val="Bibliography"/>
      </w:pPr>
      <w:r>
        <w:t>4.</w:t>
      </w:r>
      <w:r>
        <w:tab/>
        <w:t xml:space="preserve">Fowlkes EB, Mallows CL. A Method for Comparing Two Hierarchical Clusterings. J Am Stat Assoc. 1983;78(383):553–69. </w:t>
      </w:r>
    </w:p>
    <w:p w14:paraId="0212680F" w14:textId="77777777" w:rsidR="00452D63" w:rsidRDefault="00452D63" w:rsidP="00452D63">
      <w:pPr>
        <w:pStyle w:val="Bibliography"/>
      </w:pPr>
      <w:r>
        <w:t>5.</w:t>
      </w:r>
      <w:r>
        <w:tab/>
        <w:t xml:space="preserve">Strehl A, Ghosh J. Cluster Ensembles --- A Knowledge Reuse Framework for Combining Multiple Partitions. J Mach Learn Res. 2002;3(Dec):583–617. </w:t>
      </w:r>
    </w:p>
    <w:p w14:paraId="172EC591" w14:textId="77777777" w:rsidR="00452D63" w:rsidRDefault="00452D63" w:rsidP="00452D63">
      <w:pPr>
        <w:pStyle w:val="Bibliography"/>
      </w:pPr>
      <w:r>
        <w:t>6.</w:t>
      </w:r>
      <w:r>
        <w:tab/>
        <w:t xml:space="preserve">Lazarenko D, Bonald T. Pairwise Adjusted Mutual Information. 2021. </w:t>
      </w:r>
    </w:p>
    <w:p w14:paraId="785E1568" w14:textId="77777777" w:rsidR="00452D63" w:rsidRDefault="00452D63" w:rsidP="00452D63">
      <w:pPr>
        <w:pStyle w:val="Bibliography"/>
      </w:pPr>
      <w:r>
        <w:t>7.</w:t>
      </w:r>
      <w:r>
        <w:tab/>
        <w:t xml:space="preserve">Vinh N, Epps J, Bailey J. Information theoretic measures for clusterings comparison: Is a correction for chance necessary? ICML. 2009. 135 p. </w:t>
      </w:r>
    </w:p>
    <w:p w14:paraId="4C681D6F" w14:textId="77777777" w:rsidR="00452D63" w:rsidRDefault="00452D63" w:rsidP="00452D63">
      <w:pPr>
        <w:pStyle w:val="Bibliography"/>
      </w:pPr>
      <w:r>
        <w:t>8.</w:t>
      </w:r>
      <w:r>
        <w:tab/>
        <w:t xml:space="preserve">Manning CD, Raghavan P, Schütze H. Introduction to Information Retrieval. Illustrated edition. New York: Cambridge University Press; 2008. 506 p. </w:t>
      </w:r>
    </w:p>
    <w:p w14:paraId="513DFF78" w14:textId="77777777" w:rsidR="00452D63" w:rsidRDefault="00452D63" w:rsidP="00452D63">
      <w:pPr>
        <w:pStyle w:val="Bibliography"/>
      </w:pPr>
      <w:r>
        <w:t>9.</w:t>
      </w:r>
      <w:r>
        <w:tab/>
        <w:t xml:space="preserve">Rendón E, Abundez I, Arizmendi A, Quiroz EM. Internal versus External cluster validation indexes. 2011;5(1):8. </w:t>
      </w:r>
    </w:p>
    <w:p w14:paraId="527E77C2" w14:textId="77777777" w:rsidR="00452D63" w:rsidRDefault="00452D63" w:rsidP="00452D63">
      <w:pPr>
        <w:pStyle w:val="Bibliography"/>
      </w:pPr>
      <w:r>
        <w:t>10.</w:t>
      </w:r>
      <w:r>
        <w:tab/>
        <w:t xml:space="preserve">Rosenberg A, Hirschberg J. V-Measure: A Conditional Entropy-Based External Cluster Evaluation Measure. In 2007. p. 410–20. </w:t>
      </w:r>
    </w:p>
    <w:p w14:paraId="58C52D29" w14:textId="77777777" w:rsidR="00452D63" w:rsidRDefault="00452D63" w:rsidP="00452D63">
      <w:pPr>
        <w:pStyle w:val="Bibliography"/>
      </w:pPr>
      <w:r>
        <w:t>11.</w:t>
      </w:r>
      <w:r>
        <w:tab/>
        <w:t xml:space="preserve">Rousseeuw PJ. Silhouettes: A graphical aid to the interpretation and validation of cluster analysis. J Comput Appl Math. 1987 Nov 1;20:53–65. </w:t>
      </w:r>
    </w:p>
    <w:p w14:paraId="1F625603" w14:textId="77777777" w:rsidR="00452D63" w:rsidRDefault="00452D63" w:rsidP="00452D63">
      <w:pPr>
        <w:pStyle w:val="Bibliography"/>
      </w:pPr>
      <w:r>
        <w:t>12.</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A8A7BF2" w14:textId="77777777" w:rsidR="00452D63" w:rsidRDefault="00452D63" w:rsidP="00452D63">
      <w:pPr>
        <w:pStyle w:val="Bibliography"/>
      </w:pPr>
      <w:r>
        <w:t>13.</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4DC1B7FF" w14:textId="77777777" w:rsidR="00452D63" w:rsidRDefault="00452D63" w:rsidP="00452D63">
      <w:pPr>
        <w:pStyle w:val="Bibliography"/>
      </w:pPr>
      <w:r>
        <w:t>14.</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48128FB8" w14:textId="006D3B35"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8"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998995485">
    <w:abstractNumId w:val="7"/>
  </w:num>
  <w:num w:numId="2" w16cid:durableId="1877431149">
    <w:abstractNumId w:val="8"/>
  </w:num>
  <w:num w:numId="3" w16cid:durableId="800808762">
    <w:abstractNumId w:val="4"/>
  </w:num>
  <w:num w:numId="4" w16cid:durableId="677586030">
    <w:abstractNumId w:val="1"/>
  </w:num>
  <w:num w:numId="5" w16cid:durableId="2032996097">
    <w:abstractNumId w:val="5"/>
  </w:num>
  <w:num w:numId="6" w16cid:durableId="368262424">
    <w:abstractNumId w:val="2"/>
  </w:num>
  <w:num w:numId="7" w16cid:durableId="1182091078">
    <w:abstractNumId w:val="3"/>
  </w:num>
  <w:num w:numId="8" w16cid:durableId="796489021">
    <w:abstractNumId w:val="6"/>
  </w:num>
  <w:num w:numId="9" w16cid:durableId="213546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5B75"/>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66FB2"/>
    <w:rsid w:val="002734B3"/>
    <w:rsid w:val="002737DB"/>
    <w:rsid w:val="002841C6"/>
    <w:rsid w:val="00284729"/>
    <w:rsid w:val="00284D80"/>
    <w:rsid w:val="0029003B"/>
    <w:rsid w:val="0029533B"/>
    <w:rsid w:val="0029535E"/>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4DE6"/>
    <w:rsid w:val="00484D04"/>
    <w:rsid w:val="00486178"/>
    <w:rsid w:val="0049520D"/>
    <w:rsid w:val="00497A03"/>
    <w:rsid w:val="00497D4E"/>
    <w:rsid w:val="004A5577"/>
    <w:rsid w:val="004A58A9"/>
    <w:rsid w:val="004A7D38"/>
    <w:rsid w:val="004B0FA4"/>
    <w:rsid w:val="004B79F9"/>
    <w:rsid w:val="004C12D3"/>
    <w:rsid w:val="004C3B25"/>
    <w:rsid w:val="004C4CE3"/>
    <w:rsid w:val="004C6183"/>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5E54"/>
    <w:rsid w:val="005C72D8"/>
    <w:rsid w:val="005D41DB"/>
    <w:rsid w:val="005D70F2"/>
    <w:rsid w:val="005E01D7"/>
    <w:rsid w:val="005E0BC2"/>
    <w:rsid w:val="005E3109"/>
    <w:rsid w:val="005E39F8"/>
    <w:rsid w:val="005F164E"/>
    <w:rsid w:val="005F3CD3"/>
    <w:rsid w:val="005F4067"/>
    <w:rsid w:val="005F6102"/>
    <w:rsid w:val="0060420B"/>
    <w:rsid w:val="0060696A"/>
    <w:rsid w:val="00611A4C"/>
    <w:rsid w:val="00612AB0"/>
    <w:rsid w:val="00614E14"/>
    <w:rsid w:val="00615519"/>
    <w:rsid w:val="0061583E"/>
    <w:rsid w:val="00615A9A"/>
    <w:rsid w:val="00617BDB"/>
    <w:rsid w:val="00617C9D"/>
    <w:rsid w:val="0062048F"/>
    <w:rsid w:val="006205A5"/>
    <w:rsid w:val="006224D2"/>
    <w:rsid w:val="006248C0"/>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86F53"/>
    <w:rsid w:val="00690DDA"/>
    <w:rsid w:val="00691154"/>
    <w:rsid w:val="006913A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368F"/>
    <w:rsid w:val="006F3B57"/>
    <w:rsid w:val="006F6A73"/>
    <w:rsid w:val="00701E9E"/>
    <w:rsid w:val="00702865"/>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57EFE"/>
    <w:rsid w:val="007608C6"/>
    <w:rsid w:val="00760D60"/>
    <w:rsid w:val="00773DA9"/>
    <w:rsid w:val="00774985"/>
    <w:rsid w:val="00791B55"/>
    <w:rsid w:val="007928DC"/>
    <w:rsid w:val="00795CBB"/>
    <w:rsid w:val="007A0EA2"/>
    <w:rsid w:val="007A3EF8"/>
    <w:rsid w:val="007A616F"/>
    <w:rsid w:val="007A78A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0C27"/>
    <w:rsid w:val="008D391F"/>
    <w:rsid w:val="008E0B62"/>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3315"/>
    <w:rsid w:val="00AA7488"/>
    <w:rsid w:val="00AB3F74"/>
    <w:rsid w:val="00AB4FCA"/>
    <w:rsid w:val="00AC0A32"/>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BF18D4"/>
    <w:rsid w:val="00C00E8E"/>
    <w:rsid w:val="00C02D25"/>
    <w:rsid w:val="00C140F8"/>
    <w:rsid w:val="00C204C7"/>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F0C55"/>
    <w:rsid w:val="00DF31A2"/>
    <w:rsid w:val="00E01DE7"/>
    <w:rsid w:val="00E02CB5"/>
    <w:rsid w:val="00E052EF"/>
    <w:rsid w:val="00E06F5D"/>
    <w:rsid w:val="00E10C92"/>
    <w:rsid w:val="00E140DF"/>
    <w:rsid w:val="00E17787"/>
    <w:rsid w:val="00E212E4"/>
    <w:rsid w:val="00E255A6"/>
    <w:rsid w:val="00E34FB7"/>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A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67</TotalTime>
  <Pages>33</Pages>
  <Words>14253</Words>
  <Characters>81245</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701</cp:revision>
  <dcterms:created xsi:type="dcterms:W3CDTF">2025-01-20T19:30:00Z</dcterms:created>
  <dcterms:modified xsi:type="dcterms:W3CDTF">2025-05-20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AvxEtfLJ"/&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